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54CE268" w:rsidR="000A03B2" w:rsidRPr="00B57B36" w:rsidRDefault="00A76EFC" w:rsidP="00604911">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604911">
              <w:rPr>
                <w:rFonts w:cs="Arial"/>
                <w:b/>
                <w:bCs/>
                <w:i/>
                <w:iCs/>
                <w:color w:val="000066"/>
                <w:sz w:val="22"/>
                <w:szCs w:val="22"/>
                <w:lang w:eastAsia="it-IT"/>
              </w:rPr>
              <w:t>3</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73B2847B"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AF6775">
              <w:rPr>
                <w:rFonts w:ascii="Tahoma" w:hAnsi="Tahoma" w:cs="Tahoma"/>
                <w:color w:val="000000"/>
                <w:sz w:val="14"/>
                <w:szCs w:val="14"/>
                <w:shd w:val="clear" w:color="auto" w:fill="FFFFFF"/>
                <w:lang w:val="it-IT"/>
              </w:rPr>
              <w:t>Marco Bravi,</w:t>
            </w:r>
            <w:r w:rsidR="00945AB6">
              <w:rPr>
                <w:rFonts w:ascii="Tahoma" w:hAnsi="Tahoma" w:cs="Tahoma"/>
                <w:color w:val="000000"/>
                <w:sz w:val="14"/>
                <w:szCs w:val="14"/>
                <w:shd w:val="clear" w:color="auto" w:fill="FFFFFF"/>
                <w:lang w:val="it-IT"/>
              </w:rPr>
              <w:t xml:space="preserve"> Alberto Brucato, Antonio Marzocchella</w:t>
            </w:r>
          </w:p>
          <w:p w14:paraId="1B0F1814" w14:textId="5B50B5BE" w:rsidR="000A03B2" w:rsidRPr="00B57B36" w:rsidRDefault="00FA5F5F" w:rsidP="00604911">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604911">
              <w:rPr>
                <w:rFonts w:ascii="Tahoma" w:hAnsi="Tahoma" w:cs="Tahoma"/>
                <w:sz w:val="14"/>
                <w:szCs w:val="14"/>
              </w:rPr>
              <w:t>1</w:t>
            </w:r>
            <w:r w:rsidR="00D46B7E">
              <w:rPr>
                <w:rFonts w:ascii="Tahoma" w:hAnsi="Tahoma" w:cs="Tahoma"/>
                <w:sz w:val="14"/>
                <w:szCs w:val="14"/>
              </w:rPr>
              <w:t>-</w:t>
            </w:r>
            <w:r w:rsidR="00604911">
              <w:rPr>
                <w:rFonts w:ascii="Tahoma" w:hAnsi="Tahoma" w:cs="Tahoma"/>
                <w:sz w:val="14"/>
                <w:szCs w:val="14"/>
              </w:rPr>
              <w:t>4</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728707F9" w:rsidR="00E978D0" w:rsidRPr="00B57B36" w:rsidRDefault="004D1A0F" w:rsidP="00E978D0">
      <w:pPr>
        <w:pStyle w:val="CETTitle"/>
      </w:pPr>
      <w:r w:rsidRPr="004D1A0F">
        <w:t xml:space="preserve">Bacterial motility in </w:t>
      </w:r>
      <w:r w:rsidR="0011134C">
        <w:t>B</w:t>
      </w:r>
      <w:r w:rsidRPr="004D1A0F">
        <w:t xml:space="preserve">iofilm under </w:t>
      </w:r>
      <w:r w:rsidR="0011134C">
        <w:t>S</w:t>
      </w:r>
      <w:r w:rsidRPr="004D1A0F">
        <w:t xml:space="preserve">hear </w:t>
      </w:r>
      <w:r w:rsidR="0011134C">
        <w:t>F</w:t>
      </w:r>
      <w:r w:rsidRPr="004D1A0F">
        <w:t>low</w:t>
      </w:r>
    </w:p>
    <w:p w14:paraId="0488FED2" w14:textId="4FAA8CD1" w:rsidR="00B57E6F" w:rsidRPr="00772E7F" w:rsidRDefault="004D1A0F" w:rsidP="00B57E6F">
      <w:pPr>
        <w:pStyle w:val="CETAuthors"/>
        <w:rPr>
          <w:lang w:val="it-IT"/>
        </w:rPr>
      </w:pPr>
      <w:r w:rsidRPr="00772E7F">
        <w:rPr>
          <w:lang w:val="it-IT"/>
        </w:rPr>
        <w:t>Daniele Marra, Federica Recupido, Giuseppe Toscano, Sergio Caserta</w:t>
      </w:r>
      <w:r w:rsidRPr="00772E7F">
        <w:rPr>
          <w:vertAlign w:val="superscript"/>
          <w:lang w:val="it-IT"/>
        </w:rPr>
        <w:t>*</w:t>
      </w:r>
      <w:r w:rsidRPr="00772E7F">
        <w:rPr>
          <w:lang w:val="it-IT"/>
        </w:rPr>
        <w:t xml:space="preserve"> </w:t>
      </w:r>
    </w:p>
    <w:p w14:paraId="3D72B0B0" w14:textId="49F79E44" w:rsidR="00B57E6F" w:rsidRPr="00772E7F" w:rsidRDefault="004D1A0F" w:rsidP="00B57E6F">
      <w:pPr>
        <w:pStyle w:val="CETAddress"/>
        <w:rPr>
          <w:lang w:val="it-IT"/>
        </w:rPr>
      </w:pPr>
      <w:r w:rsidRPr="00772E7F">
        <w:rPr>
          <w:lang w:val="it-IT"/>
        </w:rPr>
        <w:t>Dipartimento di Ingegneria Chimica, dei Materiali e della Produzione Industriale DICMaPI, Università di Napoli Federico II, P.le V.Tecchio 80, 80125 Napoli, Italy</w:t>
      </w:r>
    </w:p>
    <w:p w14:paraId="73F1267A" w14:textId="6D80D5A3" w:rsidR="00B57E6F" w:rsidRPr="00B57B36" w:rsidRDefault="004D1A0F" w:rsidP="00B57E6F">
      <w:pPr>
        <w:pStyle w:val="CETemail"/>
      </w:pPr>
      <w:r w:rsidRPr="004D1A0F">
        <w:t>sergio.caserta@unina.i</w:t>
      </w:r>
      <w:r>
        <w:t>t</w:t>
      </w:r>
    </w:p>
    <w:p w14:paraId="6893AF25" w14:textId="25A15428" w:rsidR="00600535" w:rsidRPr="004D1A0F" w:rsidRDefault="004D1A0F" w:rsidP="004D1A0F">
      <w:pPr>
        <w:pStyle w:val="CETBodytext"/>
        <w:rPr>
          <w:highlight w:val="yellow"/>
          <w:lang w:val="en-GB"/>
        </w:rPr>
      </w:pPr>
      <w:r w:rsidRPr="004D1A0F">
        <w:rPr>
          <w:lang w:val="en-GB"/>
        </w:rPr>
        <w:t>A key role in bacteria surfaces contamination and biofilm development is played by cell motility and adhesion, that can be heavily dependent on flow conditions. The aim of this work is to study the influence of flow induced</w:t>
      </w:r>
      <w:r w:rsidR="00C41626">
        <w:rPr>
          <w:lang w:val="en-GB"/>
        </w:rPr>
        <w:t xml:space="preserve"> </w:t>
      </w:r>
      <w:r w:rsidR="00B81374">
        <w:rPr>
          <w:lang w:val="en-GB"/>
        </w:rPr>
        <w:t>-</w:t>
      </w:r>
      <w:r w:rsidRPr="004D1A0F">
        <w:rPr>
          <w:lang w:val="en-GB"/>
        </w:rPr>
        <w:t xml:space="preserve">shear stresses on </w:t>
      </w:r>
      <w:r w:rsidRPr="00C41626">
        <w:rPr>
          <w:i/>
          <w:iCs/>
          <w:lang w:val="en-GB"/>
        </w:rPr>
        <w:t>P. fluorescens</w:t>
      </w:r>
      <w:r w:rsidRPr="004D1A0F">
        <w:rPr>
          <w:lang w:val="en-GB"/>
        </w:rPr>
        <w:t xml:space="preserve"> AR11 cell motility at </w:t>
      </w:r>
      <w:r w:rsidR="00015D67">
        <w:rPr>
          <w:lang w:val="en-GB"/>
        </w:rPr>
        <w:t>solid</w:t>
      </w:r>
      <w:r w:rsidRPr="004D1A0F">
        <w:rPr>
          <w:lang w:val="en-GB"/>
        </w:rPr>
        <w:t>-liquid interface.</w:t>
      </w:r>
      <w:r w:rsidR="00C568B9">
        <w:rPr>
          <w:lang w:val="en-GB"/>
        </w:rPr>
        <w:t xml:space="preserve"> </w:t>
      </w:r>
      <w:r w:rsidRPr="004D1A0F">
        <w:rPr>
          <w:lang w:val="en-GB"/>
        </w:rPr>
        <w:t>We quantitatively characterized cell motility</w:t>
      </w:r>
      <w:r w:rsidR="00C568B9">
        <w:rPr>
          <w:lang w:val="en-GB"/>
        </w:rPr>
        <w:t xml:space="preserve"> </w:t>
      </w:r>
      <w:r w:rsidRPr="004D1A0F">
        <w:rPr>
          <w:lang w:val="en-GB"/>
        </w:rPr>
        <w:t xml:space="preserve">during biofilm formation, using a commercial microfluidic flow cell. Flow conditions were defined by changing the imposed flow rate to mimic </w:t>
      </w:r>
      <w:r w:rsidR="00090902" w:rsidRPr="004D1A0F">
        <w:rPr>
          <w:lang w:val="en-GB"/>
        </w:rPr>
        <w:t xml:space="preserve">in our lab scale microfluidic setup </w:t>
      </w:r>
      <w:r w:rsidRPr="004D1A0F">
        <w:rPr>
          <w:lang w:val="en-GB"/>
        </w:rPr>
        <w:t xml:space="preserve">stresses </w:t>
      </w:r>
      <w:r w:rsidR="00992F96" w:rsidRPr="004D1A0F">
        <w:rPr>
          <w:lang w:val="en-GB"/>
        </w:rPr>
        <w:t xml:space="preserve">at the chamber walls </w:t>
      </w:r>
      <w:r w:rsidRPr="004D1A0F">
        <w:rPr>
          <w:lang w:val="en-GB"/>
        </w:rPr>
        <w:t>typic</w:t>
      </w:r>
      <w:r w:rsidR="00992F96">
        <w:rPr>
          <w:lang w:val="en-GB"/>
        </w:rPr>
        <w:t>al</w:t>
      </w:r>
      <w:r w:rsidRPr="004D1A0F">
        <w:rPr>
          <w:lang w:val="en-GB"/>
        </w:rPr>
        <w:t xml:space="preserve"> of real conditions. </w:t>
      </w:r>
      <w:r w:rsidR="00B81374">
        <w:rPr>
          <w:lang w:val="en-GB"/>
        </w:rPr>
        <w:t xml:space="preserve">Biofilm </w:t>
      </w:r>
      <w:r w:rsidR="00210051">
        <w:rPr>
          <w:lang w:val="en-GB"/>
        </w:rPr>
        <w:t xml:space="preserve">development </w:t>
      </w:r>
      <w:r w:rsidR="00730B0C">
        <w:rPr>
          <w:lang w:val="en-GB"/>
        </w:rPr>
        <w:t>in time</w:t>
      </w:r>
      <w:r w:rsidR="00730B0C" w:rsidRPr="004D1A0F">
        <w:rPr>
          <w:lang w:val="en-GB"/>
        </w:rPr>
        <w:t xml:space="preserve"> </w:t>
      </w:r>
      <w:r w:rsidRPr="004D1A0F">
        <w:rPr>
          <w:lang w:val="en-GB"/>
        </w:rPr>
        <w:t>was monitored by Time-Lapse microscop</w:t>
      </w:r>
      <w:r w:rsidR="00F07FE8">
        <w:rPr>
          <w:lang w:val="en-GB"/>
        </w:rPr>
        <w:t>y c</w:t>
      </w:r>
      <w:r w:rsidRPr="004D1A0F">
        <w:rPr>
          <w:lang w:val="en-GB"/>
        </w:rPr>
        <w:t>oupled with image analysis to quantify cell motility.</w:t>
      </w:r>
      <w:r w:rsidR="00210051">
        <w:rPr>
          <w:lang w:val="en-GB"/>
        </w:rPr>
        <w:t xml:space="preserve"> </w:t>
      </w:r>
      <w:r w:rsidR="00535CFB">
        <w:rPr>
          <w:lang w:val="en-GB"/>
        </w:rPr>
        <w:t xml:space="preserve">Persistent Random Walk </w:t>
      </w:r>
      <w:r w:rsidRPr="004D1A0F">
        <w:rPr>
          <w:lang w:val="en-GB"/>
        </w:rPr>
        <w:t xml:space="preserve">models were used to </w:t>
      </w:r>
      <w:r w:rsidR="00651959" w:rsidRPr="004D1A0F">
        <w:rPr>
          <w:lang w:val="en-GB"/>
        </w:rPr>
        <w:t>analy</w:t>
      </w:r>
      <w:r w:rsidR="00651959">
        <w:rPr>
          <w:lang w:val="en-GB"/>
        </w:rPr>
        <w:t>s</w:t>
      </w:r>
      <w:r w:rsidR="00651959" w:rsidRPr="004D1A0F">
        <w:rPr>
          <w:lang w:val="en-GB"/>
        </w:rPr>
        <w:t>e</w:t>
      </w:r>
      <w:r w:rsidRPr="004D1A0F">
        <w:rPr>
          <w:lang w:val="en-GB"/>
        </w:rPr>
        <w:t xml:space="preserve"> cells </w:t>
      </w:r>
      <w:r w:rsidR="00501690" w:rsidRPr="004D1A0F">
        <w:rPr>
          <w:lang w:val="en-GB"/>
        </w:rPr>
        <w:t>trajectories and</w:t>
      </w:r>
      <w:r w:rsidRPr="004D1A0F">
        <w:rPr>
          <w:lang w:val="en-GB"/>
        </w:rPr>
        <w:t xml:space="preserve"> describe bacteria motility according to </w:t>
      </w:r>
      <w:proofErr w:type="spellStart"/>
      <w:r w:rsidRPr="004D1A0F">
        <w:rPr>
          <w:lang w:val="en-GB"/>
        </w:rPr>
        <w:t>Fickian</w:t>
      </w:r>
      <w:proofErr w:type="spellEnd"/>
      <w:r w:rsidR="006A136A">
        <w:rPr>
          <w:lang w:val="en-GB"/>
        </w:rPr>
        <w:t xml:space="preserve"> </w:t>
      </w:r>
      <w:r w:rsidR="000F6DA3">
        <w:rPr>
          <w:lang w:val="en-GB"/>
        </w:rPr>
        <w:t>(</w:t>
      </w:r>
      <w:r w:rsidRPr="004D1A0F">
        <w:rPr>
          <w:lang w:val="en-GB"/>
        </w:rPr>
        <w:t>not Brownian</w:t>
      </w:r>
      <w:r w:rsidR="000F6DA3">
        <w:rPr>
          <w:lang w:val="en-GB"/>
        </w:rPr>
        <w:t>)</w:t>
      </w:r>
      <w:r w:rsidR="006A136A">
        <w:rPr>
          <w:lang w:val="en-GB"/>
        </w:rPr>
        <w:t xml:space="preserve"> </w:t>
      </w:r>
      <w:r w:rsidRPr="004D1A0F">
        <w:rPr>
          <w:lang w:val="en-GB"/>
        </w:rPr>
        <w:t>diffusion models.</w:t>
      </w:r>
      <w:r w:rsidR="00721AA5">
        <w:rPr>
          <w:lang w:val="en-GB"/>
        </w:rPr>
        <w:t xml:space="preserve"> Specific attention was paid to assess statistical significance of measurements.</w:t>
      </w:r>
      <w:r w:rsidR="00210051">
        <w:rPr>
          <w:lang w:val="en-GB"/>
        </w:rPr>
        <w:t xml:space="preserve"> </w:t>
      </w:r>
      <w:r w:rsidR="00C00D25">
        <w:rPr>
          <w:lang w:val="en-GB"/>
        </w:rPr>
        <w:t>Preliminary r</w:t>
      </w:r>
      <w:r w:rsidRPr="004D1A0F">
        <w:rPr>
          <w:lang w:val="en-GB"/>
        </w:rPr>
        <w:t xml:space="preserve">esults </w:t>
      </w:r>
      <w:r w:rsidR="003C6389">
        <w:rPr>
          <w:lang w:val="en-GB"/>
        </w:rPr>
        <w:t>suggest</w:t>
      </w:r>
      <w:r w:rsidR="003C6389" w:rsidRPr="004D1A0F">
        <w:rPr>
          <w:lang w:val="en-GB"/>
        </w:rPr>
        <w:t xml:space="preserve"> </w:t>
      </w:r>
      <w:r w:rsidRPr="004D1A0F">
        <w:rPr>
          <w:lang w:val="en-GB"/>
        </w:rPr>
        <w:t>that mechanical stresses have a measurable effect on cell attachment and motility in biofilm</w:t>
      </w:r>
      <w:r w:rsidR="00A8294F">
        <w:rPr>
          <w:lang w:val="en-GB"/>
        </w:rPr>
        <w:t>,</w:t>
      </w:r>
      <w:r w:rsidRPr="004D1A0F">
        <w:rPr>
          <w:lang w:val="en-GB"/>
        </w:rPr>
        <w:t xml:space="preserve"> </w:t>
      </w:r>
      <w:r w:rsidR="00A8294F">
        <w:rPr>
          <w:lang w:val="en-GB"/>
        </w:rPr>
        <w:t xml:space="preserve">affecting system </w:t>
      </w:r>
      <w:r w:rsidR="00AA6DF5">
        <w:rPr>
          <w:lang w:val="en-GB"/>
        </w:rPr>
        <w:t>morpholog</w:t>
      </w:r>
      <w:r w:rsidR="00A8294F">
        <w:rPr>
          <w:lang w:val="en-GB"/>
        </w:rPr>
        <w:t>y</w:t>
      </w:r>
      <w:r w:rsidR="00AA6DF5">
        <w:rPr>
          <w:lang w:val="en-GB"/>
        </w:rPr>
        <w:t>.</w:t>
      </w:r>
    </w:p>
    <w:p w14:paraId="72AE7E09" w14:textId="0D0FE5F0" w:rsidR="003C71FE" w:rsidRPr="000728CE" w:rsidRDefault="00600535" w:rsidP="000728CE">
      <w:pPr>
        <w:pStyle w:val="CETHeading1"/>
        <w:rPr>
          <w:lang w:val="en-GB"/>
        </w:rPr>
      </w:pPr>
      <w:r w:rsidRPr="00B57B36">
        <w:rPr>
          <w:lang w:val="en-GB"/>
        </w:rPr>
        <w:t>Introduction</w:t>
      </w:r>
    </w:p>
    <w:p w14:paraId="35264729" w14:textId="68398BEA" w:rsidR="00B06B9B" w:rsidRPr="009D17A1" w:rsidRDefault="00AC6841" w:rsidP="009D17A1">
      <w:pPr>
        <w:pStyle w:val="CETBodytext"/>
        <w:rPr>
          <w:szCs w:val="18"/>
          <w:lang w:val="en-GB"/>
        </w:rPr>
      </w:pPr>
      <w:r w:rsidRPr="009D17A1">
        <w:rPr>
          <w:szCs w:val="18"/>
          <w:lang w:val="en-GB"/>
        </w:rPr>
        <w:t>Biofilm</w:t>
      </w:r>
      <w:r w:rsidR="00304449" w:rsidRPr="009D17A1">
        <w:rPr>
          <w:szCs w:val="18"/>
          <w:lang w:val="en-GB"/>
        </w:rPr>
        <w:t xml:space="preserve">s are surface-associated microbial communities usually enclosed in self-produced </w:t>
      </w:r>
      <w:r w:rsidR="009E722B">
        <w:rPr>
          <w:szCs w:val="18"/>
          <w:lang w:val="en-GB"/>
        </w:rPr>
        <w:t>matrix of E</w:t>
      </w:r>
      <w:r w:rsidR="009E722B" w:rsidRPr="009D17A1">
        <w:rPr>
          <w:szCs w:val="18"/>
          <w:lang w:val="en-GB"/>
        </w:rPr>
        <w:t>x</w:t>
      </w:r>
      <w:r w:rsidR="009E722B">
        <w:rPr>
          <w:szCs w:val="18"/>
          <w:lang w:val="en-GB"/>
        </w:rPr>
        <w:t xml:space="preserve">tra Cellular Polymeric Substances </w:t>
      </w:r>
      <w:r w:rsidR="00304449" w:rsidRPr="009D17A1">
        <w:rPr>
          <w:szCs w:val="18"/>
          <w:lang w:val="en-GB"/>
        </w:rPr>
        <w:t>(EPS)</w:t>
      </w:r>
      <w:r w:rsidR="00015D67">
        <w:rPr>
          <w:szCs w:val="18"/>
          <w:lang w:val="en-GB"/>
        </w:rPr>
        <w:t xml:space="preserve"> </w:t>
      </w:r>
      <w:r w:rsidR="0059059F">
        <w:rPr>
          <w:szCs w:val="18"/>
          <w:lang w:val="en-GB"/>
        </w:rPr>
        <w:fldChar w:fldCharType="begin"/>
      </w:r>
      <w:r w:rsidR="007B7F4B">
        <w:rPr>
          <w:szCs w:val="18"/>
          <w:lang w:val="en-GB"/>
        </w:rPr>
        <w:instrText xml:space="preserve"> ADDIN EN.CITE &lt;EndNote&gt;&lt;Cite&gt;&lt;Author&gt;Flemming&lt;/Author&gt;&lt;Year&gt;2010&lt;/Year&gt;&lt;IDText&gt;The biofilm matrix&lt;/IDText&gt;&lt;DisplayText&gt;(Flemming and Wingender, 2010a, Hall-Stoodley et al., 2004)&lt;/DisplayText&gt;&lt;record&gt;&lt;urls&gt;&lt;related-urls&gt;&lt;url&gt;https://www.nature.com/articles/nrmicro2415?type=access_denied&lt;/url&gt;&lt;/related-urls&gt;&lt;/urls&gt;&lt;isbn&gt;1740-1534&lt;/isbn&gt;&lt;titles&gt;&lt;title&gt;The biofilm matrix&lt;/title&gt;&lt;secondary-title&gt;Nature reviews microbiology&lt;/secondary-title&gt;&lt;/titles&gt;&lt;pages&gt;623-633&lt;/pages&gt;&lt;number&gt;9&lt;/number&gt;&lt;contributors&gt;&lt;authors&gt;&lt;author&gt;Flemming, Hans-Curt&lt;/author&gt;&lt;author&gt;Wingender, Jost&lt;/author&gt;&lt;/authors&gt;&lt;/contributors&gt;&lt;added-date format="utc"&gt;1621411154&lt;/added-date&gt;&lt;ref-type name="Journal Article"&gt;17&lt;/ref-type&gt;&lt;dates&gt;&lt;year&gt;2010&lt;/year&gt;&lt;/dates&gt;&lt;rec-number&gt;35&lt;/rec-number&gt;&lt;publisher&gt;Nature Publishing Group&lt;/publisher&gt;&lt;last-updated-date format="utc"&gt;1635847017&lt;/last-updated-date&gt;&lt;electronic-resource-num&gt;10.1038/nrmicro2415&lt;/electronic-resource-num&gt;&lt;volume&gt;8&lt;/volume&gt;&lt;/record&gt;&lt;/Cite&gt;&lt;Cite&gt;&lt;Author&gt;Hall-Stoodley&lt;/Author&gt;&lt;Year&gt;2004&lt;/Year&gt;&lt;IDText&gt;Bacterial biofilms: from the natural environment to infectious diseases&lt;/IDText&gt;&lt;record&gt;&lt;isbn&gt;1740-1534&lt;/isbn&gt;&lt;titles&gt;&lt;title&gt;Bacterial biofilms: from the natural environment to infectious diseases&lt;/title&gt;&lt;secondary-title&gt;Nature reviews microbiology&lt;/secondary-title&gt;&lt;/titles&gt;&lt;pages&gt;95-108&lt;/pages&gt;&lt;number&gt;2&lt;/number&gt;&lt;contributors&gt;&lt;authors&gt;&lt;author&gt;Hall-Stoodley, Luanne&lt;/author&gt;&lt;author&gt;Costerton, J. William&lt;/author&gt;&lt;author&gt;Stoodley, Paul&lt;/author&gt;&lt;/authors&gt;&lt;/contributors&gt;&lt;added-date format="utc"&gt;1627558464&lt;/added-date&gt;&lt;ref-type name="Journal Article"&gt;17&lt;/ref-type&gt;&lt;dates&gt;&lt;year&gt;2004&lt;/year&gt;&lt;/dates&gt;&lt;rec-number&gt;82&lt;/rec-number&gt;&lt;publisher&gt;Nature Publishing Group&lt;/publisher&gt;&lt;last-updated-date format="utc"&gt;1627558464&lt;/last-updated-date&gt;&lt;volume&gt;2&lt;/volume&gt;&lt;/record&gt;&lt;/Cite&gt;&lt;/EndNote&gt;</w:instrText>
      </w:r>
      <w:r w:rsidR="0059059F">
        <w:rPr>
          <w:szCs w:val="18"/>
          <w:lang w:val="en-GB"/>
        </w:rPr>
        <w:fldChar w:fldCharType="separate"/>
      </w:r>
      <w:r w:rsidR="007B7F4B">
        <w:rPr>
          <w:noProof/>
          <w:szCs w:val="18"/>
          <w:lang w:val="en-GB"/>
        </w:rPr>
        <w:t>(Flemming and Wingender, 2010a</w:t>
      </w:r>
      <w:r w:rsidR="004A3179">
        <w:rPr>
          <w:noProof/>
          <w:szCs w:val="18"/>
          <w:lang w:val="en-GB"/>
        </w:rPr>
        <w:t xml:space="preserve">; </w:t>
      </w:r>
      <w:r w:rsidR="007B7F4B">
        <w:rPr>
          <w:noProof/>
          <w:szCs w:val="18"/>
          <w:lang w:val="en-GB"/>
        </w:rPr>
        <w:t>Hall-Stoodley et al., 2004)</w:t>
      </w:r>
      <w:r w:rsidR="0059059F">
        <w:rPr>
          <w:szCs w:val="18"/>
          <w:lang w:val="en-GB"/>
        </w:rPr>
        <w:fldChar w:fldCharType="end"/>
      </w:r>
      <w:r w:rsidR="009E722B">
        <w:rPr>
          <w:szCs w:val="18"/>
          <w:lang w:val="en-GB"/>
        </w:rPr>
        <w:t>, whose</w:t>
      </w:r>
      <w:r w:rsidR="009E722B" w:rsidRPr="009D17A1">
        <w:rPr>
          <w:szCs w:val="18"/>
          <w:lang w:val="en-GB"/>
        </w:rPr>
        <w:t xml:space="preserve"> </w:t>
      </w:r>
      <w:r w:rsidR="0097665E" w:rsidRPr="009D17A1">
        <w:rPr>
          <w:szCs w:val="18"/>
          <w:lang w:val="en-GB"/>
        </w:rPr>
        <w:t xml:space="preserve">formation </w:t>
      </w:r>
      <w:r w:rsidR="00833BC3">
        <w:rPr>
          <w:szCs w:val="18"/>
          <w:lang w:val="en-GB"/>
        </w:rPr>
        <w:t>is typical of bacteria</w:t>
      </w:r>
      <w:r w:rsidR="00C30DE5" w:rsidRPr="009D17A1">
        <w:rPr>
          <w:szCs w:val="18"/>
          <w:lang w:val="en-GB"/>
        </w:rPr>
        <w:t>,</w:t>
      </w:r>
      <w:r w:rsidR="0097665E" w:rsidRPr="009D17A1">
        <w:rPr>
          <w:szCs w:val="18"/>
          <w:lang w:val="en-GB"/>
        </w:rPr>
        <w:t xml:space="preserve"> </w:t>
      </w:r>
      <w:r w:rsidR="00823717">
        <w:rPr>
          <w:szCs w:val="18"/>
          <w:lang w:val="en-GB"/>
        </w:rPr>
        <w:t xml:space="preserve">needed to </w:t>
      </w:r>
      <w:r w:rsidR="00501690">
        <w:rPr>
          <w:szCs w:val="18"/>
          <w:lang w:val="en-GB"/>
        </w:rPr>
        <w:t>guarantee</w:t>
      </w:r>
      <w:r w:rsidR="00823717">
        <w:rPr>
          <w:szCs w:val="18"/>
          <w:lang w:val="en-GB"/>
        </w:rPr>
        <w:t xml:space="preserve"> </w:t>
      </w:r>
      <w:r w:rsidR="001538A6" w:rsidRPr="009D17A1">
        <w:rPr>
          <w:szCs w:val="18"/>
          <w:lang w:val="en-GB"/>
        </w:rPr>
        <w:t xml:space="preserve">microbial </w:t>
      </w:r>
      <w:r w:rsidR="00C86C2A">
        <w:rPr>
          <w:szCs w:val="18"/>
          <w:lang w:val="en-GB"/>
        </w:rPr>
        <w:t xml:space="preserve">growth </w:t>
      </w:r>
      <w:r w:rsidR="00C30DE5" w:rsidRPr="009D17A1">
        <w:rPr>
          <w:szCs w:val="18"/>
          <w:lang w:val="en-GB"/>
        </w:rPr>
        <w:t>in different environmental conditions</w:t>
      </w:r>
      <w:r w:rsidR="009E722B">
        <w:rPr>
          <w:szCs w:val="18"/>
          <w:lang w:val="en-GB"/>
        </w:rPr>
        <w:t>. More specifically,</w:t>
      </w:r>
      <w:r w:rsidR="00D67222" w:rsidRPr="009D17A1">
        <w:rPr>
          <w:szCs w:val="18"/>
          <w:lang w:val="en-GB"/>
        </w:rPr>
        <w:t xml:space="preserve"> s</w:t>
      </w:r>
      <w:r w:rsidR="00B06B9B" w:rsidRPr="009D17A1">
        <w:rPr>
          <w:szCs w:val="18"/>
          <w:lang w:val="en-GB"/>
        </w:rPr>
        <w:t>urface association</w:t>
      </w:r>
      <w:r w:rsidR="00D372B5" w:rsidRPr="009D17A1">
        <w:rPr>
          <w:szCs w:val="18"/>
          <w:lang w:val="en-GB"/>
        </w:rPr>
        <w:t>,</w:t>
      </w:r>
      <w:r w:rsidR="00B06B9B" w:rsidRPr="009D17A1">
        <w:rPr>
          <w:szCs w:val="18"/>
          <w:lang w:val="en-GB"/>
        </w:rPr>
        <w:t xml:space="preserve"> and </w:t>
      </w:r>
      <w:r w:rsidR="0097665E" w:rsidRPr="009D17A1">
        <w:rPr>
          <w:szCs w:val="18"/>
          <w:lang w:val="en-GB"/>
        </w:rPr>
        <w:t>EPS</w:t>
      </w:r>
      <w:r w:rsidR="00B06B9B" w:rsidRPr="009D17A1">
        <w:rPr>
          <w:szCs w:val="18"/>
          <w:lang w:val="en-GB"/>
        </w:rPr>
        <w:t xml:space="preserve"> production provide a scaffold for cells and a protection from external </w:t>
      </w:r>
      <w:r w:rsidR="00730B0C">
        <w:rPr>
          <w:szCs w:val="18"/>
          <w:lang w:val="en-GB"/>
        </w:rPr>
        <w:t>cues such as</w:t>
      </w:r>
      <w:r w:rsidR="00B06B9B" w:rsidRPr="009D17A1">
        <w:rPr>
          <w:szCs w:val="18"/>
          <w:lang w:val="en-GB"/>
        </w:rPr>
        <w:t xml:space="preserve"> mechanical</w:t>
      </w:r>
      <w:r w:rsidR="00730B0C">
        <w:rPr>
          <w:szCs w:val="18"/>
          <w:lang w:val="en-GB"/>
        </w:rPr>
        <w:t xml:space="preserve"> stimuli</w:t>
      </w:r>
      <w:r w:rsidR="00B06B9B" w:rsidRPr="009D17A1">
        <w:rPr>
          <w:szCs w:val="18"/>
          <w:lang w:val="en-GB"/>
        </w:rPr>
        <w:t xml:space="preserve"> (e.g. flow stress)</w:t>
      </w:r>
      <w:r w:rsidR="00B40791">
        <w:rPr>
          <w:szCs w:val="18"/>
          <w:lang w:val="en-GB"/>
        </w:rPr>
        <w:t xml:space="preserve">, </w:t>
      </w:r>
      <w:r w:rsidR="00B06B9B" w:rsidRPr="009D17A1">
        <w:rPr>
          <w:szCs w:val="18"/>
          <w:lang w:val="en-GB"/>
        </w:rPr>
        <w:t>chemical stress</w:t>
      </w:r>
      <w:r w:rsidR="00B40791">
        <w:rPr>
          <w:szCs w:val="18"/>
          <w:lang w:val="en-GB"/>
        </w:rPr>
        <w:t>es</w:t>
      </w:r>
      <w:r w:rsidR="004A5832" w:rsidRPr="009D17A1">
        <w:rPr>
          <w:szCs w:val="18"/>
          <w:lang w:val="en-GB"/>
        </w:rPr>
        <w:t xml:space="preserve"> (</w:t>
      </w:r>
      <w:r w:rsidR="00961934">
        <w:rPr>
          <w:szCs w:val="18"/>
          <w:lang w:val="en-GB"/>
        </w:rPr>
        <w:t xml:space="preserve">e.g. </w:t>
      </w:r>
      <w:r w:rsidR="004A5832" w:rsidRPr="009D17A1">
        <w:rPr>
          <w:szCs w:val="18"/>
          <w:lang w:val="en-GB"/>
        </w:rPr>
        <w:t>cleaning solutions)</w:t>
      </w:r>
      <w:r w:rsidR="00B06B9B" w:rsidRPr="009D17A1">
        <w:rPr>
          <w:szCs w:val="18"/>
          <w:lang w:val="en-GB"/>
        </w:rPr>
        <w:t>, biological agents (</w:t>
      </w:r>
      <w:r w:rsidR="00961934">
        <w:rPr>
          <w:szCs w:val="18"/>
          <w:lang w:val="en-GB"/>
        </w:rPr>
        <w:t xml:space="preserve">e.g. </w:t>
      </w:r>
      <w:r w:rsidR="00B06B9B" w:rsidRPr="009D17A1">
        <w:rPr>
          <w:szCs w:val="18"/>
          <w:lang w:val="en-GB"/>
        </w:rPr>
        <w:t>antibiotics</w:t>
      </w:r>
      <w:r w:rsidR="004A3179">
        <w:rPr>
          <w:szCs w:val="18"/>
          <w:lang w:val="en-GB"/>
        </w:rPr>
        <w:t xml:space="preserve"> or other antimicrobials</w:t>
      </w:r>
      <w:r w:rsidR="00B06B9B" w:rsidRPr="009D17A1">
        <w:rPr>
          <w:szCs w:val="18"/>
          <w:lang w:val="en-GB"/>
        </w:rPr>
        <w:t>), and nutrient depletion</w:t>
      </w:r>
      <w:r w:rsidR="00961934">
        <w:rPr>
          <w:szCs w:val="18"/>
          <w:lang w:val="en-GB"/>
        </w:rPr>
        <w:t xml:space="preserve"> </w:t>
      </w:r>
      <w:r w:rsidR="0021496F">
        <w:rPr>
          <w:szCs w:val="18"/>
          <w:lang w:val="en-GB"/>
        </w:rPr>
        <w:fldChar w:fldCharType="begin"/>
      </w:r>
      <w:r w:rsidR="007B7F4B">
        <w:rPr>
          <w:szCs w:val="18"/>
          <w:lang w:val="en-GB"/>
        </w:rPr>
        <w:instrText xml:space="preserve"> ADDIN EN.CITE &lt;EndNote&gt;&lt;Cite&gt;&lt;Author&gt;Mattila</w:instrText>
      </w:r>
      <w:r w:rsidR="007B7F4B">
        <w:rPr>
          <w:rFonts w:ascii="Cambria Math" w:hAnsi="Cambria Math" w:cs="Cambria Math"/>
          <w:szCs w:val="18"/>
          <w:lang w:val="en-GB"/>
        </w:rPr>
        <w:instrText>‐</w:instrText>
      </w:r>
      <w:r w:rsidR="007B7F4B">
        <w:rPr>
          <w:szCs w:val="18"/>
          <w:lang w:val="en-GB"/>
        </w:rPr>
        <w:instrText>Sandholm&lt;/Author&gt;&lt;Year&gt;1992&lt;/Year&gt;&lt;IDText&gt;Biofilm formation in the industry: a review&lt;/IDText&gt;&lt;DisplayText&gt;(Mattila</w:instrText>
      </w:r>
      <w:r w:rsidR="007B7F4B">
        <w:rPr>
          <w:rFonts w:ascii="Cambria Math" w:hAnsi="Cambria Math" w:cs="Cambria Math"/>
          <w:szCs w:val="18"/>
          <w:lang w:val="en-GB"/>
        </w:rPr>
        <w:instrText>‐</w:instrText>
      </w:r>
      <w:r w:rsidR="007B7F4B">
        <w:rPr>
          <w:szCs w:val="18"/>
          <w:lang w:val="en-GB"/>
        </w:rPr>
        <w:instrText>Sandholm and Wirtanen, 1992)&lt;/DisplayText&gt;&lt;record&gt;&lt;urls&gt;&lt;related-urls&gt;&lt;url&gt;https://www.tandfonline.com/doi/abs/10.1080/87559129209540953&lt;/url&gt;&lt;/related-urls&gt;&lt;/urls&gt;&lt;isbn&gt;8755-9129&lt;/isbn&gt;&lt;titles&gt;&lt;title&gt;Biofilm formation in the industry: a review&lt;/title&gt;&lt;secondary-title&gt;Food reviews international&lt;/secondary-title&gt;&lt;/titles&gt;&lt;pages&gt;573-603&lt;/pages&gt;&lt;number&gt;4&lt;/number&gt;&lt;contributors&gt;&lt;authors&gt;&lt;author&gt;Mattila</w:instrText>
      </w:r>
      <w:r w:rsidR="007B7F4B">
        <w:rPr>
          <w:rFonts w:ascii="Cambria Math" w:hAnsi="Cambria Math" w:cs="Cambria Math"/>
          <w:szCs w:val="18"/>
          <w:lang w:val="en-GB"/>
        </w:rPr>
        <w:instrText>‐</w:instrText>
      </w:r>
      <w:r w:rsidR="007B7F4B">
        <w:rPr>
          <w:szCs w:val="18"/>
          <w:lang w:val="en-GB"/>
        </w:rPr>
        <w:instrText>Sandholm, Tiina&lt;/author&gt;&lt;author&gt;Wirtanen, Gun&lt;/author&gt;&lt;/authors&gt;&lt;/contributors&gt;&lt;added-date format="utc"&gt;1634643917&lt;/added-date&gt;&lt;ref-type name="Journal Article"&gt;17&lt;/ref-type&gt;&lt;dates&gt;&lt;year&gt;1992&lt;/year&gt;&lt;/dates&gt;&lt;rec-number&gt;116&lt;/rec-number&gt;&lt;publisher&gt;Taylor &amp;amp; Francis&lt;/publisher&gt;&lt;last-updated-date format="utc"&gt;1635847360&lt;/last-updated-date&gt;&lt;electronic-resource-num&gt;10.1080/87559129209540953&lt;/electronic-resource-num&gt;&lt;volume&gt;8&lt;/volume&gt;&lt;/record&gt;&lt;/Cite&gt;&lt;/EndNote&gt;</w:instrText>
      </w:r>
      <w:r w:rsidR="0021496F">
        <w:rPr>
          <w:szCs w:val="18"/>
          <w:lang w:val="en-GB"/>
        </w:rPr>
        <w:fldChar w:fldCharType="separate"/>
      </w:r>
      <w:r w:rsidR="007B7F4B">
        <w:rPr>
          <w:noProof/>
          <w:szCs w:val="18"/>
          <w:lang w:val="en-GB"/>
        </w:rPr>
        <w:t>(Mattila</w:t>
      </w:r>
      <w:r w:rsidR="007B7F4B">
        <w:rPr>
          <w:rFonts w:ascii="Cambria Math" w:hAnsi="Cambria Math" w:cs="Cambria Math"/>
          <w:noProof/>
          <w:szCs w:val="18"/>
          <w:lang w:val="en-GB"/>
        </w:rPr>
        <w:t>‐</w:t>
      </w:r>
      <w:r w:rsidR="007B7F4B">
        <w:rPr>
          <w:noProof/>
          <w:szCs w:val="18"/>
          <w:lang w:val="en-GB"/>
        </w:rPr>
        <w:t>Sandholm and Wirtanen, 1992)</w:t>
      </w:r>
      <w:r w:rsidR="0021496F">
        <w:rPr>
          <w:szCs w:val="18"/>
          <w:lang w:val="en-GB"/>
        </w:rPr>
        <w:fldChar w:fldCharType="end"/>
      </w:r>
      <w:r w:rsidR="00B06B9B" w:rsidRPr="009D17A1">
        <w:rPr>
          <w:szCs w:val="18"/>
          <w:lang w:val="en-GB"/>
        </w:rPr>
        <w:t>.</w:t>
      </w:r>
      <w:r w:rsidR="00E853B6" w:rsidRPr="009D17A1">
        <w:rPr>
          <w:szCs w:val="18"/>
          <w:lang w:val="en-GB"/>
        </w:rPr>
        <w:t xml:space="preserve"> </w:t>
      </w:r>
      <w:r w:rsidR="00E6082D" w:rsidRPr="009D17A1">
        <w:rPr>
          <w:szCs w:val="18"/>
          <w:lang w:val="en-GB"/>
        </w:rPr>
        <w:t>Moreove</w:t>
      </w:r>
      <w:r w:rsidR="002079B5">
        <w:rPr>
          <w:szCs w:val="18"/>
          <w:lang w:val="en-GB"/>
        </w:rPr>
        <w:t>r</w:t>
      </w:r>
      <w:r w:rsidR="00E6082D" w:rsidRPr="009D17A1">
        <w:rPr>
          <w:szCs w:val="18"/>
          <w:lang w:val="en-GB"/>
        </w:rPr>
        <w:t>, m</w:t>
      </w:r>
      <w:r w:rsidR="0015069D" w:rsidRPr="009D17A1">
        <w:rPr>
          <w:szCs w:val="18"/>
          <w:lang w:val="en-GB"/>
        </w:rPr>
        <w:t>icrobial communities</w:t>
      </w:r>
      <w:r w:rsidR="00907804" w:rsidRPr="009D17A1">
        <w:rPr>
          <w:szCs w:val="18"/>
          <w:lang w:val="en-GB"/>
        </w:rPr>
        <w:t xml:space="preserve"> enclosed </w:t>
      </w:r>
      <w:r w:rsidR="00BB25AF" w:rsidRPr="009D17A1">
        <w:rPr>
          <w:szCs w:val="18"/>
          <w:lang w:val="en-GB"/>
        </w:rPr>
        <w:t xml:space="preserve">in </w:t>
      </w:r>
      <w:r w:rsidR="00A522CD" w:rsidRPr="009D17A1">
        <w:rPr>
          <w:szCs w:val="18"/>
          <w:lang w:val="en-GB"/>
        </w:rPr>
        <w:t>EPS</w:t>
      </w:r>
      <w:r w:rsidR="00BB25AF" w:rsidRPr="009D17A1">
        <w:rPr>
          <w:szCs w:val="18"/>
          <w:lang w:val="en-GB"/>
        </w:rPr>
        <w:t xml:space="preserve"> exhibit </w:t>
      </w:r>
      <w:r w:rsidR="0017013B" w:rsidRPr="009D17A1">
        <w:rPr>
          <w:szCs w:val="18"/>
          <w:lang w:val="en-GB"/>
        </w:rPr>
        <w:t xml:space="preserve">an extracellular </w:t>
      </w:r>
      <w:r w:rsidR="009111C7" w:rsidRPr="009D17A1">
        <w:rPr>
          <w:szCs w:val="18"/>
          <w:lang w:val="en-GB"/>
        </w:rPr>
        <w:t>signalling</w:t>
      </w:r>
      <w:r w:rsidR="0015069D" w:rsidRPr="009D17A1">
        <w:rPr>
          <w:szCs w:val="18"/>
          <w:lang w:val="en-GB"/>
        </w:rPr>
        <w:t xml:space="preserve"> </w:t>
      </w:r>
      <w:r w:rsidR="00D31D3A" w:rsidRPr="009D17A1">
        <w:rPr>
          <w:szCs w:val="18"/>
          <w:lang w:val="en-GB"/>
        </w:rPr>
        <w:t xml:space="preserve">called </w:t>
      </w:r>
      <w:r w:rsidR="00E853B6" w:rsidRPr="00210051">
        <w:rPr>
          <w:i/>
          <w:iCs/>
          <w:szCs w:val="18"/>
          <w:lang w:val="en-GB"/>
        </w:rPr>
        <w:t>quorum sensing</w:t>
      </w:r>
      <w:r w:rsidR="00163423" w:rsidRPr="009D17A1">
        <w:rPr>
          <w:szCs w:val="18"/>
          <w:lang w:val="en-GB"/>
        </w:rPr>
        <w:t xml:space="preserve"> </w:t>
      </w:r>
      <w:r w:rsidR="00133711" w:rsidRPr="009D17A1">
        <w:rPr>
          <w:szCs w:val="18"/>
          <w:lang w:val="en-GB"/>
        </w:rPr>
        <w:t xml:space="preserve">subjected by </w:t>
      </w:r>
      <w:r w:rsidR="0005655D" w:rsidRPr="009D17A1">
        <w:rPr>
          <w:szCs w:val="18"/>
          <w:lang w:val="en-GB"/>
        </w:rPr>
        <w:t>diffusion phenomena</w:t>
      </w:r>
      <w:r w:rsidR="00961934">
        <w:rPr>
          <w:szCs w:val="18"/>
          <w:lang w:val="en-GB"/>
        </w:rPr>
        <w:t xml:space="preserve"> </w:t>
      </w:r>
      <w:r w:rsidR="00680C94">
        <w:rPr>
          <w:szCs w:val="18"/>
          <w:lang w:val="en-GB"/>
        </w:rPr>
        <w:fldChar w:fldCharType="begin">
          <w:fldData xml:space="preserve">PEVuZE5vdGU+PENpdGU+PEF1dGhvcj5GYW5lc2k8L0F1dGhvcj48WWVhcj4yMDIxPC9ZZWFyPjxJ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</w:fldData>
        </w:fldChar>
      </w:r>
      <w:r w:rsidR="007B7F4B" w:rsidRPr="00730B0C">
        <w:rPr>
          <w:szCs w:val="18"/>
          <w:lang w:val="en-GB"/>
        </w:rPr>
        <w:instrText xml:space="preserve"> ADDIN EN.CITE </w:instrText>
      </w:r>
      <w:r w:rsidR="007B7F4B" w:rsidRPr="00730B0C">
        <w:rPr>
          <w:szCs w:val="18"/>
          <w:lang w:val="en-GB"/>
        </w:rPr>
        <w:fldChar w:fldCharType="begin">
          <w:fldData xml:space="preserve">PEVuZE5vdGU+PENpdGU+PEF1dGhvcj5GYW5lc2k8L0F1dGhvcj48WWVhcj4yMDIxPC9ZZWFyPjxJ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</w:fldData>
        </w:fldChar>
      </w:r>
      <w:r w:rsidR="007B7F4B" w:rsidRPr="00730B0C">
        <w:rPr>
          <w:szCs w:val="18"/>
          <w:lang w:val="en-GB"/>
        </w:rPr>
        <w:instrText xml:space="preserve"> ADDIN EN.CITE.DATA </w:instrText>
      </w:r>
      <w:r w:rsidR="007B7F4B" w:rsidRPr="00730B0C">
        <w:rPr>
          <w:szCs w:val="18"/>
          <w:lang w:val="en-GB"/>
        </w:rPr>
      </w:r>
      <w:r w:rsidR="007B7F4B" w:rsidRPr="00730B0C">
        <w:rPr>
          <w:szCs w:val="18"/>
          <w:lang w:val="en-GB"/>
        </w:rPr>
        <w:fldChar w:fldCharType="end"/>
      </w:r>
      <w:r w:rsidR="00680C94">
        <w:rPr>
          <w:szCs w:val="18"/>
          <w:lang w:val="en-GB"/>
        </w:rPr>
      </w:r>
      <w:r w:rsidR="00680C94">
        <w:rPr>
          <w:szCs w:val="18"/>
          <w:lang w:val="en-GB"/>
        </w:rPr>
        <w:fldChar w:fldCharType="separate"/>
      </w:r>
      <w:r w:rsidR="007B7F4B">
        <w:rPr>
          <w:noProof/>
          <w:szCs w:val="18"/>
          <w:lang w:val="en-GB"/>
        </w:rPr>
        <w:t>(Fanesi et al., 2021</w:t>
      </w:r>
      <w:r w:rsidR="004A3179">
        <w:rPr>
          <w:noProof/>
          <w:szCs w:val="18"/>
          <w:lang w:val="en-GB"/>
        </w:rPr>
        <w:t xml:space="preserve">; </w:t>
      </w:r>
      <w:r w:rsidR="007B7F4B">
        <w:rPr>
          <w:noProof/>
          <w:szCs w:val="18"/>
          <w:lang w:val="en-GB"/>
        </w:rPr>
        <w:t>Feng et al., 2013)</w:t>
      </w:r>
      <w:r w:rsidR="00680C94">
        <w:rPr>
          <w:szCs w:val="18"/>
          <w:lang w:val="en-GB"/>
        </w:rPr>
        <w:fldChar w:fldCharType="end"/>
      </w:r>
      <w:r w:rsidR="00E853B6" w:rsidRPr="009D17A1">
        <w:rPr>
          <w:szCs w:val="18"/>
          <w:lang w:val="en-GB"/>
        </w:rPr>
        <w:t>.</w:t>
      </w:r>
      <w:r w:rsidR="0016124A">
        <w:rPr>
          <w:szCs w:val="18"/>
          <w:lang w:val="en-GB"/>
        </w:rPr>
        <w:t xml:space="preserve"> </w:t>
      </w:r>
      <w:r w:rsidR="0016124A" w:rsidRPr="00210051">
        <w:rPr>
          <w:i/>
          <w:iCs/>
          <w:szCs w:val="18"/>
          <w:lang w:val="en-GB"/>
        </w:rPr>
        <w:t>Quorum sensing</w:t>
      </w:r>
      <w:r w:rsidR="0016124A" w:rsidRPr="0016124A">
        <w:rPr>
          <w:szCs w:val="18"/>
          <w:lang w:val="en-GB"/>
        </w:rPr>
        <w:t xml:space="preserve"> is </w:t>
      </w:r>
      <w:r w:rsidR="00536746">
        <w:rPr>
          <w:szCs w:val="18"/>
          <w:lang w:val="en-GB"/>
        </w:rPr>
        <w:t xml:space="preserve">a gene </w:t>
      </w:r>
      <w:r w:rsidR="004A3179" w:rsidRPr="0016124A">
        <w:rPr>
          <w:szCs w:val="18"/>
          <w:lang w:val="en-GB"/>
        </w:rPr>
        <w:t>regulat</w:t>
      </w:r>
      <w:r w:rsidR="004A3179">
        <w:rPr>
          <w:szCs w:val="18"/>
          <w:lang w:val="en-GB"/>
        </w:rPr>
        <w:t>ed</w:t>
      </w:r>
      <w:r w:rsidR="004A3179" w:rsidRPr="0016124A">
        <w:rPr>
          <w:szCs w:val="18"/>
          <w:lang w:val="en-GB"/>
        </w:rPr>
        <w:t xml:space="preserve"> </w:t>
      </w:r>
      <w:r w:rsidR="00536746">
        <w:rPr>
          <w:szCs w:val="18"/>
          <w:lang w:val="en-GB"/>
        </w:rPr>
        <w:t>mechanism that microorganism uses</w:t>
      </w:r>
      <w:r w:rsidR="0016124A" w:rsidRPr="0016124A">
        <w:rPr>
          <w:szCs w:val="18"/>
          <w:lang w:val="en-GB"/>
        </w:rPr>
        <w:t xml:space="preserve"> in response to fluctuations in cell-population density.</w:t>
      </w:r>
      <w:r w:rsidR="004D5CAF">
        <w:rPr>
          <w:szCs w:val="18"/>
          <w:lang w:val="en-GB"/>
        </w:rPr>
        <w:t xml:space="preserve"> In general, microorganism</w:t>
      </w:r>
      <w:r w:rsidR="0016124A" w:rsidRPr="0016124A">
        <w:rPr>
          <w:szCs w:val="18"/>
          <w:lang w:val="en-GB"/>
        </w:rPr>
        <w:t xml:space="preserve"> produce</w:t>
      </w:r>
      <w:r w:rsidR="004D5CAF">
        <w:rPr>
          <w:szCs w:val="18"/>
          <w:lang w:val="en-GB"/>
        </w:rPr>
        <w:t>s</w:t>
      </w:r>
      <w:r w:rsidR="0016124A" w:rsidRPr="0016124A">
        <w:rPr>
          <w:szCs w:val="18"/>
          <w:lang w:val="en-GB"/>
        </w:rPr>
        <w:t xml:space="preserve"> and release</w:t>
      </w:r>
      <w:r w:rsidR="004D5CAF">
        <w:rPr>
          <w:szCs w:val="18"/>
          <w:lang w:val="en-GB"/>
        </w:rPr>
        <w:t>s</w:t>
      </w:r>
      <w:r w:rsidR="0016124A" w:rsidRPr="0016124A">
        <w:rPr>
          <w:szCs w:val="18"/>
          <w:lang w:val="en-GB"/>
        </w:rPr>
        <w:t xml:space="preserve"> chemical signal molecules called autoinducers that increase in concentration as a function of cell density</w:t>
      </w:r>
      <w:r w:rsidR="006E1E3F">
        <w:rPr>
          <w:szCs w:val="18"/>
          <w:lang w:val="en-GB"/>
        </w:rPr>
        <w:t xml:space="preserve"> </w:t>
      </w:r>
      <w:r w:rsidR="00E24EAE">
        <w:rPr>
          <w:szCs w:val="18"/>
          <w:lang w:val="en-GB"/>
        </w:rPr>
        <w:fldChar w:fldCharType="begin"/>
      </w:r>
      <w:r w:rsidR="00E24EAE">
        <w:rPr>
          <w:szCs w:val="18"/>
          <w:lang w:val="en-GB"/>
        </w:rPr>
        <w:instrText xml:space="preserve"> ADDIN EN.CITE &lt;EndNote&gt;&lt;Cite&gt;&lt;Author&gt;Miller&lt;/Author&gt;&lt;Year&gt;2001&lt;/Year&gt;&lt;IDText&gt;Quorum sensing in bacteria&lt;/IDText&gt;&lt;DisplayText&gt;(Miller and Bassler, 2001)&lt;/DisplayText&gt;&lt;record&gt;&lt;isbn&gt;0066-4227&lt;/isbn&gt;&lt;titles&gt;&lt;title&gt;Quorum sensing in bacteria&lt;/title&gt;&lt;secondary-title&gt;Annual Reviews in Microbiology&lt;/secondary-title&gt;&lt;/titles&gt;&lt;pages&gt;165-199&lt;/pages&gt;&lt;number&gt;1&lt;/number&gt;&lt;contributors&gt;&lt;authors&gt;&lt;author&gt;Miller, Melissa B.&lt;/author&gt;&lt;author&gt;Bassler, Bonnie L.&lt;/author&gt;&lt;/authors&gt;&lt;/contributors&gt;&lt;added-date format="utc"&gt;1621609385&lt;/added-date&gt;&lt;ref-type name="Journal Article"&gt;17&lt;/ref-type&gt;&lt;dates&gt;&lt;year&gt;2001&lt;/year&gt;&lt;/dates&gt;&lt;rec-number&gt;62&lt;/rec-number&gt;&lt;publisher&gt;Annual Reviews 4139 El Camino Way, PO Box 10139, Palo Alto, CA 94303-0139, USA&lt;/publisher&gt;&lt;last-updated-date format="utc"&gt;1621609385&lt;/last-updated-date&gt;&lt;volume&gt;55&lt;/volume&gt;&lt;/record&gt;&lt;/Cite&gt;&lt;/EndNote&gt;</w:instrText>
      </w:r>
      <w:r w:rsidR="00E24EAE">
        <w:rPr>
          <w:szCs w:val="18"/>
          <w:lang w:val="en-GB"/>
        </w:rPr>
        <w:fldChar w:fldCharType="separate"/>
      </w:r>
      <w:r w:rsidR="00E24EAE">
        <w:rPr>
          <w:noProof/>
          <w:szCs w:val="18"/>
          <w:lang w:val="en-GB"/>
        </w:rPr>
        <w:t>(Miller and Bassler, 2001)</w:t>
      </w:r>
      <w:r w:rsidR="00E24EAE">
        <w:rPr>
          <w:szCs w:val="18"/>
          <w:lang w:val="en-GB"/>
        </w:rPr>
        <w:fldChar w:fldCharType="end"/>
      </w:r>
      <w:r w:rsidR="00E24EAE">
        <w:rPr>
          <w:szCs w:val="18"/>
          <w:lang w:val="en-GB"/>
        </w:rPr>
        <w:t>.</w:t>
      </w:r>
    </w:p>
    <w:p w14:paraId="6E4E8610" w14:textId="58484D34" w:rsidR="00576DC7" w:rsidRPr="005F5A7B" w:rsidRDefault="009E0F5B" w:rsidP="009D17A1">
      <w:pPr>
        <w:pStyle w:val="CETBodytext"/>
        <w:rPr>
          <w:szCs w:val="18"/>
        </w:rPr>
      </w:pPr>
      <w:r w:rsidRPr="005F5A7B">
        <w:rPr>
          <w:szCs w:val="18"/>
        </w:rPr>
        <w:t xml:space="preserve">Biofilm formation begins when free floating bacteria </w:t>
      </w:r>
      <w:r w:rsidR="003C2965">
        <w:rPr>
          <w:szCs w:val="18"/>
        </w:rPr>
        <w:t xml:space="preserve">adhere to </w:t>
      </w:r>
      <w:r w:rsidRPr="005F5A7B">
        <w:rPr>
          <w:szCs w:val="18"/>
        </w:rPr>
        <w:t xml:space="preserve">a surface. </w:t>
      </w:r>
      <w:r w:rsidR="00714799" w:rsidRPr="005F5A7B">
        <w:rPr>
          <w:szCs w:val="18"/>
        </w:rPr>
        <w:t>T</w:t>
      </w:r>
      <w:r w:rsidR="0037255B" w:rsidRPr="005F5A7B">
        <w:rPr>
          <w:szCs w:val="18"/>
        </w:rPr>
        <w:t xml:space="preserve">his </w:t>
      </w:r>
      <w:r w:rsidR="0039373E" w:rsidRPr="005F5A7B">
        <w:rPr>
          <w:szCs w:val="18"/>
        </w:rPr>
        <w:t xml:space="preserve">transition </w:t>
      </w:r>
      <w:r w:rsidR="00D208AD" w:rsidRPr="005F5A7B">
        <w:rPr>
          <w:szCs w:val="18"/>
        </w:rPr>
        <w:t xml:space="preserve">starts with a reversable </w:t>
      </w:r>
      <w:r w:rsidR="001C5EC8" w:rsidRPr="005F5A7B">
        <w:rPr>
          <w:szCs w:val="18"/>
        </w:rPr>
        <w:t xml:space="preserve">and non-covalent </w:t>
      </w:r>
      <w:r w:rsidR="00683CB5" w:rsidRPr="005F5A7B">
        <w:rPr>
          <w:szCs w:val="18"/>
        </w:rPr>
        <w:t xml:space="preserve">adhesion </w:t>
      </w:r>
      <w:r w:rsidR="004B6B06" w:rsidRPr="005F5A7B">
        <w:rPr>
          <w:szCs w:val="18"/>
        </w:rPr>
        <w:t>among</w:t>
      </w:r>
      <w:r w:rsidR="000377AA" w:rsidRPr="005F5A7B">
        <w:rPr>
          <w:szCs w:val="18"/>
        </w:rPr>
        <w:t xml:space="preserve"> the</w:t>
      </w:r>
      <w:r w:rsidR="006818DF" w:rsidRPr="005F5A7B">
        <w:rPr>
          <w:szCs w:val="18"/>
        </w:rPr>
        <w:t xml:space="preserve"> bacterial cell </w:t>
      </w:r>
      <w:r w:rsidR="00A95B9D" w:rsidRPr="005F5A7B">
        <w:rPr>
          <w:szCs w:val="18"/>
        </w:rPr>
        <w:t>and</w:t>
      </w:r>
      <w:r w:rsidR="007C10F3" w:rsidRPr="005F5A7B">
        <w:rPr>
          <w:szCs w:val="18"/>
        </w:rPr>
        <w:t xml:space="preserve"> the surface of interest</w:t>
      </w:r>
      <w:r w:rsidR="007C10F3" w:rsidRPr="005F5A7B">
        <w:rPr>
          <w:szCs w:val="18"/>
        </w:rPr>
        <w:t>. Th</w:t>
      </w:r>
      <w:r w:rsidR="00FE0F29" w:rsidRPr="005F5A7B">
        <w:rPr>
          <w:szCs w:val="18"/>
        </w:rPr>
        <w:t xml:space="preserve">e </w:t>
      </w:r>
      <w:r w:rsidR="00B63CC5" w:rsidRPr="005F5A7B">
        <w:rPr>
          <w:szCs w:val="18"/>
        </w:rPr>
        <w:t xml:space="preserve">proximity between cell and surface is a prior condition for the attachment, and all the </w:t>
      </w:r>
      <w:r w:rsidR="00403D1E" w:rsidRPr="005F5A7B">
        <w:rPr>
          <w:szCs w:val="18"/>
        </w:rPr>
        <w:t>environmental (flow-driven</w:t>
      </w:r>
      <w:r w:rsidR="007D363A" w:rsidRPr="005F5A7B">
        <w:rPr>
          <w:szCs w:val="18"/>
        </w:rPr>
        <w:t xml:space="preserve"> forces) and endogenous (bacteria self-motility)</w:t>
      </w:r>
      <w:r w:rsidR="003B2D00" w:rsidRPr="005F5A7B">
        <w:rPr>
          <w:szCs w:val="18"/>
        </w:rPr>
        <w:t xml:space="preserve"> factors related to this </w:t>
      </w:r>
      <w:r w:rsidR="00472207" w:rsidRPr="005F5A7B">
        <w:rPr>
          <w:szCs w:val="18"/>
        </w:rPr>
        <w:t>condition can influence the early stage of biofilm formation</w:t>
      </w:r>
      <w:r w:rsidR="00257A38">
        <w:rPr>
          <w:szCs w:val="18"/>
        </w:rPr>
        <w:t xml:space="preserve"> </w:t>
      </w:r>
      <w:r w:rsidR="00A13AFD">
        <w:rPr>
          <w:szCs w:val="18"/>
        </w:rPr>
        <w:fldChar w:fldCharType="begin"/>
      </w:r>
      <w:r w:rsidR="007B7F4B">
        <w:rPr>
          <w:szCs w:val="18"/>
        </w:rPr>
        <w:instrText xml:space="preserve"> ADDIN EN.CITE &lt;EndNote&gt;&lt;Cite&gt;&lt;Author&gt;Salek&lt;/Author&gt;&lt;Year&gt;2009&lt;/Year&gt;&lt;IDText&gt;The influence of flow cell geometry related shear stresses on the distribution, structure and susceptibility of Pseudomonas aeruginosa 01 biofilms&lt;/IDText&gt;&lt;DisplayText&gt;(Salek et al., 2009)&lt;/DisplayText&gt;&lt;record&gt;&lt;isbn&gt;0892-7014&lt;/isbn&gt;&lt;titles&gt;&lt;title&gt;The influence of flow cell geometry related shear stresses on the distribution, structure and susceptibility of Pseudomonas aeruginosa 01 biofilms&lt;/title&gt;&lt;secondary-title&gt;Biofouling&lt;/secondary-title&gt;&lt;/titles&gt;&lt;pages&gt;711-725&lt;/pages&gt;&lt;number&gt;8&lt;/number&gt;&lt;contributors&gt;&lt;authors&gt;&lt;author&gt;Salek, M. Mehdi&lt;/author&gt;&lt;author&gt;Jones, Steven M.&lt;/author&gt;&lt;author&gt;Martinuzzi, Robert J.&lt;/author&gt;&lt;/authors&gt;&lt;/contributors&gt;&lt;added-date format="utc"&gt;1621609747&lt;/added-date&gt;&lt;ref-type name="Journal Article"&gt;17&lt;/ref-type&gt;&lt;dates&gt;&lt;year&gt;2009&lt;/year&gt;&lt;/dates&gt;&lt;rec-number&gt;63&lt;/rec-number&gt;&lt;publisher&gt;Taylor &amp;amp; Francis&lt;/publisher&gt;&lt;last-updated-date format="utc"&gt;1621609747&lt;/last-updated-date&gt;&lt;volume&gt;25&lt;/volume&gt;&lt;/record&gt;&lt;/Cite&gt;&lt;/EndNote&gt;</w:instrText>
      </w:r>
      <w:r w:rsidR="00A13AFD">
        <w:rPr>
          <w:szCs w:val="18"/>
        </w:rPr>
        <w:fldChar w:fldCharType="separate"/>
      </w:r>
      <w:r w:rsidR="007B7F4B">
        <w:rPr>
          <w:noProof/>
          <w:szCs w:val="18"/>
        </w:rPr>
        <w:t>(Salek et al., 2009)</w:t>
      </w:r>
      <w:r w:rsidR="00A13AFD">
        <w:rPr>
          <w:szCs w:val="18"/>
        </w:rPr>
        <w:fldChar w:fldCharType="end"/>
      </w:r>
      <w:r w:rsidR="00F55A81" w:rsidRPr="005F5A7B">
        <w:rPr>
          <w:szCs w:val="18"/>
        </w:rPr>
        <w:t>.</w:t>
      </w:r>
      <w:r w:rsidR="00CA3433" w:rsidRPr="005F5A7B">
        <w:rPr>
          <w:szCs w:val="18"/>
        </w:rPr>
        <w:t xml:space="preserve"> The </w:t>
      </w:r>
      <w:r w:rsidR="00E02989" w:rsidRPr="005F5A7B">
        <w:rPr>
          <w:szCs w:val="18"/>
        </w:rPr>
        <w:t>revers</w:t>
      </w:r>
      <w:r w:rsidR="00E02989">
        <w:rPr>
          <w:szCs w:val="18"/>
        </w:rPr>
        <w:t>i</w:t>
      </w:r>
      <w:r w:rsidR="00E02989" w:rsidRPr="005F5A7B">
        <w:rPr>
          <w:szCs w:val="18"/>
        </w:rPr>
        <w:t xml:space="preserve">ble </w:t>
      </w:r>
      <w:r w:rsidR="00CA3433" w:rsidRPr="005F5A7B">
        <w:rPr>
          <w:szCs w:val="18"/>
        </w:rPr>
        <w:t xml:space="preserve">adhesion can evolve </w:t>
      </w:r>
      <w:r w:rsidR="00B00F26" w:rsidRPr="005F5A7B">
        <w:rPr>
          <w:szCs w:val="18"/>
        </w:rPr>
        <w:t>in irreversible</w:t>
      </w:r>
      <w:r w:rsidR="00204C01" w:rsidRPr="005F5A7B">
        <w:rPr>
          <w:szCs w:val="18"/>
        </w:rPr>
        <w:t xml:space="preserve"> </w:t>
      </w:r>
      <w:r w:rsidR="00E13C29" w:rsidRPr="005F5A7B">
        <w:rPr>
          <w:szCs w:val="18"/>
        </w:rPr>
        <w:t xml:space="preserve">and covalent </w:t>
      </w:r>
      <w:r w:rsidR="00204C01" w:rsidRPr="005F5A7B">
        <w:rPr>
          <w:szCs w:val="18"/>
        </w:rPr>
        <w:t xml:space="preserve">adhesion </w:t>
      </w:r>
      <w:r w:rsidR="00CA3433" w:rsidRPr="005F5A7B">
        <w:rPr>
          <w:szCs w:val="18"/>
        </w:rPr>
        <w:t>followed</w:t>
      </w:r>
      <w:r w:rsidR="007E4008" w:rsidRPr="005F5A7B">
        <w:rPr>
          <w:szCs w:val="18"/>
        </w:rPr>
        <w:t xml:space="preserve"> </w:t>
      </w:r>
      <w:r w:rsidR="00F32261" w:rsidRPr="005F5A7B">
        <w:rPr>
          <w:szCs w:val="18"/>
        </w:rPr>
        <w:t xml:space="preserve">by </w:t>
      </w:r>
      <w:r w:rsidR="007E4008" w:rsidRPr="005F5A7B">
        <w:rPr>
          <w:szCs w:val="18"/>
        </w:rPr>
        <w:t>a phase of proliferation</w:t>
      </w:r>
      <w:r w:rsidR="00A97E0B" w:rsidRPr="005F5A7B">
        <w:rPr>
          <w:szCs w:val="18"/>
        </w:rPr>
        <w:t xml:space="preserve"> and maturation</w:t>
      </w:r>
      <w:r w:rsidR="00730B0C">
        <w:rPr>
          <w:szCs w:val="18"/>
        </w:rPr>
        <w:t>, where the EPS matrix is formed</w:t>
      </w:r>
      <w:r w:rsidR="00866D85" w:rsidRPr="005F5A7B">
        <w:rPr>
          <w:szCs w:val="18"/>
        </w:rPr>
        <w:t>.</w:t>
      </w:r>
      <w:r w:rsidR="00E9195F" w:rsidRPr="005F5A7B">
        <w:rPr>
          <w:szCs w:val="18"/>
        </w:rPr>
        <w:t xml:space="preserve"> </w:t>
      </w:r>
      <w:r w:rsidR="00E04EA4" w:rsidRPr="005F5A7B">
        <w:rPr>
          <w:szCs w:val="18"/>
        </w:rPr>
        <w:t>Biofilm’s</w:t>
      </w:r>
      <w:r w:rsidR="005257ED" w:rsidRPr="005F5A7B">
        <w:rPr>
          <w:szCs w:val="18"/>
        </w:rPr>
        <w:t xml:space="preserve"> </w:t>
      </w:r>
      <w:r w:rsidR="004F3DDA" w:rsidRPr="005F5A7B">
        <w:rPr>
          <w:szCs w:val="18"/>
        </w:rPr>
        <w:t>life cycle</w:t>
      </w:r>
      <w:r w:rsidRPr="005F5A7B">
        <w:rPr>
          <w:szCs w:val="18"/>
        </w:rPr>
        <w:t xml:space="preserve"> culminates</w:t>
      </w:r>
      <w:r w:rsidR="00866D85" w:rsidRPr="005F5A7B">
        <w:rPr>
          <w:szCs w:val="18"/>
        </w:rPr>
        <w:t xml:space="preserve"> </w:t>
      </w:r>
      <w:r w:rsidRPr="005F5A7B">
        <w:rPr>
          <w:szCs w:val="18"/>
        </w:rPr>
        <w:t>in the dispersal of detached bacterial cells into the bulk fluid</w:t>
      </w:r>
      <w:r w:rsidR="00C147CE">
        <w:rPr>
          <w:szCs w:val="18"/>
        </w:rPr>
        <w:t>, that can</w:t>
      </w:r>
      <w:r w:rsidRPr="005F5A7B">
        <w:rPr>
          <w:szCs w:val="18"/>
        </w:rPr>
        <w:t xml:space="preserve"> </w:t>
      </w:r>
      <w:r w:rsidR="00C147CE">
        <w:rPr>
          <w:szCs w:val="18"/>
        </w:rPr>
        <w:t xml:space="preserve">further </w:t>
      </w:r>
      <w:r w:rsidR="00F11078" w:rsidRPr="005F5A7B">
        <w:rPr>
          <w:szCs w:val="18"/>
        </w:rPr>
        <w:t>colonize other environments</w:t>
      </w:r>
      <w:r w:rsidR="00257A38">
        <w:rPr>
          <w:szCs w:val="18"/>
        </w:rPr>
        <w:t xml:space="preserve"> </w:t>
      </w:r>
      <w:r w:rsidR="005A5405" w:rsidRPr="005F5A7B">
        <w:rPr>
          <w:szCs w:val="18"/>
        </w:rPr>
        <w:fldChar w:fldCharType="begin"/>
      </w:r>
      <w:r w:rsidR="007B7F4B">
        <w:rPr>
          <w:szCs w:val="18"/>
        </w:rPr>
        <w:instrText xml:space="preserve"> ADDIN EN.CITE &lt;EndNote&gt;&lt;Cite&gt;&lt;Author&gt;Hall-Stoodley&lt;/Author&gt;&lt;Year&gt;2002&lt;/Year&gt;&lt;IDText&gt;Developmental regulation of microbial biofilms&lt;/IDText&gt;&lt;DisplayText&gt;(Hall-Stoodley and Stoodley, 2002)&lt;/DisplayText&gt;&lt;record&gt;&lt;urls&gt;&lt;related-urls&gt;&lt;url&gt;https://www.sciencedirect.com/science/article/pii/S095816690200318X&lt;/url&gt;&lt;/related-urls&gt;&lt;/urls&gt;&lt;isbn&gt;0958-1669&lt;/isbn&gt;&lt;titles&gt;&lt;title&gt;Developmental regulation of microbial biofilms&lt;/title&gt;&lt;secondary-title&gt;Current opinion in biotechnology&lt;/secondary-title&gt;&lt;/titles&gt;&lt;pages&gt;228-233&lt;/pages&gt;&lt;number&gt;3&lt;/number&gt;&lt;contributors&gt;&lt;authors&gt;&lt;author&gt;Hall-Stoodley, Luanne&lt;/author&gt;&lt;author&gt;Stoodley, Paul&lt;/author&gt;&lt;/authors&gt;&lt;/contributors&gt;&lt;added-date format="utc"&gt;1621415304&lt;/added-date&gt;&lt;ref-type name="Journal Article"&gt;17&lt;/ref-type&gt;&lt;dates&gt;&lt;year&gt;2002&lt;/year&gt;&lt;/dates&gt;&lt;rec-number&gt;37&lt;/rec-number&gt;&lt;publisher&gt;Elsevier&lt;/publisher&gt;&lt;last-updated-date format="utc"&gt;1635848424&lt;/last-updated-date&gt;&lt;electronic-resource-num&gt;10.1016/S0958-1669(02)00318-X&lt;/electronic-resource-num&gt;&lt;volume&gt;13&lt;/volume&gt;&lt;/record&gt;&lt;/Cite&gt;&lt;/EndNote&gt;</w:instrText>
      </w:r>
      <w:r w:rsidR="005A5405" w:rsidRPr="005F5A7B">
        <w:rPr>
          <w:szCs w:val="18"/>
        </w:rPr>
        <w:fldChar w:fldCharType="separate"/>
      </w:r>
      <w:r w:rsidR="007B7F4B">
        <w:rPr>
          <w:noProof/>
          <w:szCs w:val="18"/>
        </w:rPr>
        <w:t>(Hall-Stoodley and Stoodley, 2002)</w:t>
      </w:r>
      <w:r w:rsidR="005A5405" w:rsidRPr="005F5A7B">
        <w:rPr>
          <w:szCs w:val="18"/>
        </w:rPr>
        <w:fldChar w:fldCharType="end"/>
      </w:r>
      <w:r w:rsidRPr="005F5A7B">
        <w:rPr>
          <w:szCs w:val="18"/>
        </w:rPr>
        <w:t>.</w:t>
      </w:r>
    </w:p>
    <w:p w14:paraId="1F0A84B0" w14:textId="11CFB403" w:rsidR="006C776E" w:rsidRPr="009D17A1" w:rsidRDefault="00C30DE5" w:rsidP="009D17A1">
      <w:pPr>
        <w:pStyle w:val="CETBodytext"/>
        <w:rPr>
          <w:szCs w:val="18"/>
        </w:rPr>
      </w:pPr>
      <w:r w:rsidRPr="005F5A7B">
        <w:rPr>
          <w:szCs w:val="18"/>
          <w:lang w:val="en-GB"/>
        </w:rPr>
        <w:t xml:space="preserve">Due to </w:t>
      </w:r>
      <w:r w:rsidR="00455FFE">
        <w:rPr>
          <w:szCs w:val="18"/>
          <w:lang w:val="en-GB"/>
        </w:rPr>
        <w:t>the enhanced</w:t>
      </w:r>
      <w:r w:rsidRPr="005F5A7B">
        <w:rPr>
          <w:szCs w:val="18"/>
          <w:lang w:val="en-GB"/>
        </w:rPr>
        <w:t xml:space="preserve"> resilience</w:t>
      </w:r>
      <w:r w:rsidR="00455FFE">
        <w:rPr>
          <w:szCs w:val="18"/>
          <w:lang w:val="en-GB"/>
        </w:rPr>
        <w:t xml:space="preserve"> of this microbial system</w:t>
      </w:r>
      <w:r w:rsidRPr="005F5A7B">
        <w:rPr>
          <w:szCs w:val="18"/>
          <w:lang w:val="en-GB"/>
        </w:rPr>
        <w:t>, biofilm is a</w:t>
      </w:r>
      <w:r w:rsidR="001538A6" w:rsidRPr="005F5A7B">
        <w:rPr>
          <w:szCs w:val="18"/>
          <w:lang w:val="en-GB"/>
        </w:rPr>
        <w:t>n</w:t>
      </w:r>
      <w:r w:rsidRPr="005F5A7B">
        <w:rPr>
          <w:szCs w:val="18"/>
          <w:lang w:val="en-GB"/>
        </w:rPr>
        <w:t xml:space="preserve"> issue in several industrial and health-related </w:t>
      </w:r>
      <w:r w:rsidR="00210051">
        <w:rPr>
          <w:szCs w:val="18"/>
          <w:lang w:val="en-GB"/>
        </w:rPr>
        <w:t>environments,</w:t>
      </w:r>
      <w:r w:rsidRPr="005F5A7B">
        <w:rPr>
          <w:szCs w:val="18"/>
          <w:lang w:val="en-GB"/>
        </w:rPr>
        <w:t xml:space="preserve"> such as contamination of medical equipment, bio-corrosion of industrial equipment, biofouling</w:t>
      </w:r>
      <w:r w:rsidR="00975E24">
        <w:rPr>
          <w:szCs w:val="18"/>
          <w:lang w:val="en-GB"/>
        </w:rPr>
        <w:t xml:space="preserve"> </w:t>
      </w:r>
      <w:r w:rsidR="00975E24">
        <w:rPr>
          <w:szCs w:val="18"/>
          <w:lang w:val="en-GB"/>
        </w:rPr>
        <w:fldChar w:fldCharType="begin"/>
      </w:r>
      <w:r w:rsidR="00975E24">
        <w:rPr>
          <w:szCs w:val="18"/>
          <w:lang w:val="en-GB"/>
        </w:rPr>
        <w:instrText xml:space="preserve"> ADDIN EN.CITE &lt;EndNote&gt;&lt;Cite&gt;&lt;Author&gt;Cirillo&lt;/Author&gt;&lt;Year&gt;2021&lt;/Year&gt;&lt;IDText&gt;Membrane Fouling Phenomena in Microfluidic Systems: From Technical Challenges to Scientific Opportunities&lt;/IDText&gt;&lt;DisplayText&gt;(Cirillo et al., 2021)&lt;/DisplayText&gt;&lt;record&gt;&lt;titles&gt;&lt;title&gt;Membrane Fouling Phenomena in Microfluidic Systems: From Technical Challenges to Scientific Opportunities&lt;/title&gt;&lt;secondary-title&gt;Micromachines&lt;/secondary-title&gt;&lt;/titles&gt;&lt;pages&gt;820&lt;/pages&gt;&lt;number&gt;7&lt;/number&gt;&lt;contributors&gt;&lt;authors&gt;&lt;author&gt;Cirillo, Andrea Iginio&lt;/author&gt;&lt;author&gt;Tomaiuolo, Giovanna&lt;/author&gt;&lt;author&gt;Guido, Stefano&lt;/author&gt;&lt;/authors&gt;&lt;/contributors&gt;&lt;added-date format="utc"&gt;1643811232&lt;/added-date&gt;&lt;ref-type name="Journal Article"&gt;17&lt;/ref-type&gt;&lt;dates&gt;&lt;year&gt;2021&lt;/year&gt;&lt;/dates&gt;&lt;rec-number&gt;185&lt;/rec-number&gt;&lt;publisher&gt;Multidisciplinary Digital Publishing Institute&lt;/publisher&gt;&lt;last-updated-date format="utc"&gt;1643811232&lt;/last-updated-date&gt;&lt;volume&gt;12&lt;/volume&gt;&lt;/record&gt;&lt;/Cite&gt;&lt;/EndNote&gt;</w:instrText>
      </w:r>
      <w:r w:rsidR="00975E24">
        <w:rPr>
          <w:szCs w:val="18"/>
          <w:lang w:val="en-GB"/>
        </w:rPr>
        <w:fldChar w:fldCharType="separate"/>
      </w:r>
      <w:r w:rsidR="00975E24">
        <w:rPr>
          <w:noProof/>
          <w:szCs w:val="18"/>
          <w:lang w:val="en-GB"/>
        </w:rPr>
        <w:t>(Cirillo et al., 2021)</w:t>
      </w:r>
      <w:r w:rsidR="00975E24">
        <w:rPr>
          <w:szCs w:val="18"/>
          <w:lang w:val="en-GB"/>
        </w:rPr>
        <w:fldChar w:fldCharType="end"/>
      </w:r>
      <w:r w:rsidR="00E913F1">
        <w:rPr>
          <w:szCs w:val="18"/>
          <w:lang w:val="en-GB"/>
        </w:rPr>
        <w:t>,</w:t>
      </w:r>
      <w:r w:rsidRPr="009D17A1">
        <w:rPr>
          <w:szCs w:val="18"/>
          <w:lang w:val="en-GB"/>
        </w:rPr>
        <w:t xml:space="preserve"> and </w:t>
      </w:r>
      <w:r w:rsidR="00210051">
        <w:rPr>
          <w:szCs w:val="18"/>
          <w:lang w:val="en-GB"/>
        </w:rPr>
        <w:t xml:space="preserve">microbial </w:t>
      </w:r>
      <w:r w:rsidRPr="009D17A1">
        <w:rPr>
          <w:szCs w:val="18"/>
          <w:lang w:val="en-GB"/>
        </w:rPr>
        <w:t xml:space="preserve">contamination of </w:t>
      </w:r>
      <w:r w:rsidRPr="009D17A1">
        <w:rPr>
          <w:szCs w:val="18"/>
          <w:lang w:val="en-GB"/>
        </w:rPr>
        <w:t>industrial products</w:t>
      </w:r>
      <w:r w:rsidR="00413399">
        <w:rPr>
          <w:szCs w:val="18"/>
          <w:lang w:val="en-GB"/>
        </w:rPr>
        <w:t xml:space="preserve"> </w:t>
      </w:r>
      <w:r w:rsidR="0086462A">
        <w:rPr>
          <w:szCs w:val="18"/>
          <w:lang w:val="en-GB"/>
        </w:rPr>
        <w:fldChar w:fldCharType="begin"/>
      </w:r>
      <w:r w:rsidR="007B7F4B">
        <w:rPr>
          <w:szCs w:val="18"/>
          <w:lang w:val="en-GB"/>
        </w:rPr>
        <w:instrText xml:space="preserve"> ADDIN EN.CITE &lt;EndNote&gt;&lt;Cite&gt;&lt;Author&gt;Mattila</w:instrText>
      </w:r>
      <w:r w:rsidR="007B7F4B">
        <w:rPr>
          <w:rFonts w:ascii="Cambria Math" w:hAnsi="Cambria Math" w:cs="Cambria Math"/>
          <w:szCs w:val="18"/>
          <w:lang w:val="en-GB"/>
        </w:rPr>
        <w:instrText>‐</w:instrText>
      </w:r>
      <w:r w:rsidR="007B7F4B">
        <w:rPr>
          <w:szCs w:val="18"/>
          <w:lang w:val="en-GB"/>
        </w:rPr>
        <w:instrText>Sandholm&lt;/Author&gt;&lt;Year&gt;1992&lt;/Year&gt;&lt;IDText&gt;Biofilm formation in the industry: a review&lt;/IDText&gt;&lt;DisplayText&gt;(Mattila</w:instrText>
      </w:r>
      <w:r w:rsidR="007B7F4B">
        <w:rPr>
          <w:rFonts w:ascii="Cambria Math" w:hAnsi="Cambria Math" w:cs="Cambria Math"/>
          <w:szCs w:val="18"/>
          <w:lang w:val="en-GB"/>
        </w:rPr>
        <w:instrText>‐</w:instrText>
      </w:r>
      <w:r w:rsidR="007B7F4B">
        <w:rPr>
          <w:szCs w:val="18"/>
          <w:lang w:val="en-GB"/>
        </w:rPr>
        <w:instrText>Sandholm and Wirtanen, 1992)&lt;/DisplayText&gt;&lt;record&gt;&lt;urls&gt;&lt;related-urls&gt;&lt;url&gt;https://www.tandfonline.com/doi/abs/10.1080/87559129209540953&lt;/url&gt;&lt;/related-urls&gt;&lt;/urls&gt;&lt;isbn&gt;8755-9129&lt;/isbn&gt;&lt;titles&gt;&lt;title&gt;Biofilm formation in the industry: a review&lt;/title&gt;&lt;secondary-title&gt;Food reviews international&lt;/secondary-title&gt;&lt;/titles&gt;&lt;pages&gt;573-603&lt;/pages&gt;&lt;number&gt;4&lt;/number&gt;&lt;contributors&gt;&lt;authors&gt;&lt;author&gt;Mattila</w:instrText>
      </w:r>
      <w:r w:rsidR="007B7F4B">
        <w:rPr>
          <w:rFonts w:ascii="Cambria Math" w:hAnsi="Cambria Math" w:cs="Cambria Math"/>
          <w:szCs w:val="18"/>
          <w:lang w:val="en-GB"/>
        </w:rPr>
        <w:instrText>‐</w:instrText>
      </w:r>
      <w:r w:rsidR="007B7F4B">
        <w:rPr>
          <w:szCs w:val="18"/>
          <w:lang w:val="en-GB"/>
        </w:rPr>
        <w:instrText>Sandholm, Tiina&lt;/author&gt;&lt;author&gt;Wirtanen, Gun&lt;/author&gt;&lt;/authors&gt;&lt;/contributors&gt;&lt;added-date format="utc"&gt;1634643917&lt;/added-date&gt;&lt;ref-type name="Journal Article"&gt;17&lt;/ref-type&gt;&lt;dates&gt;&lt;year&gt;1992&lt;/year&gt;&lt;/dates&gt;&lt;rec-number&gt;116&lt;/rec-number&gt;&lt;publisher&gt;Taylor &amp;amp; Francis&lt;/publisher&gt;&lt;last-updated-date format="utc"&gt;1635847360&lt;/last-updated-date&gt;&lt;electronic-resource-num&gt;10.1080/87559129209540953&lt;/electronic-resource-num&gt;&lt;volume&gt;8&lt;/volume&gt;&lt;/record&gt;&lt;/Cite&gt;&lt;/EndNote&gt;</w:instrText>
      </w:r>
      <w:r w:rsidR="0086462A">
        <w:rPr>
          <w:szCs w:val="18"/>
          <w:lang w:val="en-GB"/>
        </w:rPr>
        <w:fldChar w:fldCharType="separate"/>
      </w:r>
      <w:r w:rsidR="007B7F4B">
        <w:rPr>
          <w:noProof/>
          <w:szCs w:val="18"/>
          <w:lang w:val="en-GB"/>
        </w:rPr>
        <w:t>(Mattila</w:t>
      </w:r>
      <w:r w:rsidR="007B7F4B">
        <w:rPr>
          <w:rFonts w:ascii="Cambria Math" w:hAnsi="Cambria Math" w:cs="Cambria Math"/>
          <w:noProof/>
          <w:szCs w:val="18"/>
          <w:lang w:val="en-GB"/>
        </w:rPr>
        <w:t>‐</w:t>
      </w:r>
      <w:r w:rsidR="007B7F4B">
        <w:rPr>
          <w:noProof/>
          <w:szCs w:val="18"/>
          <w:lang w:val="en-GB"/>
        </w:rPr>
        <w:t>Sandholm and Wirtanen, 1992)</w:t>
      </w:r>
      <w:r w:rsidR="0086462A">
        <w:rPr>
          <w:szCs w:val="18"/>
          <w:lang w:val="en-GB"/>
        </w:rPr>
        <w:fldChar w:fldCharType="end"/>
      </w:r>
      <w:r w:rsidR="005A5405">
        <w:rPr>
          <w:szCs w:val="18"/>
          <w:lang w:val="en-GB"/>
        </w:rPr>
        <w:t xml:space="preserve">. </w:t>
      </w:r>
      <w:r w:rsidR="00BB126D">
        <w:rPr>
          <w:szCs w:val="18"/>
          <w:lang w:val="en-GB"/>
        </w:rPr>
        <w:t>A part for biosafety, t</w:t>
      </w:r>
      <w:r w:rsidR="00BB126D" w:rsidRPr="009D17A1">
        <w:rPr>
          <w:szCs w:val="18"/>
          <w:lang w:val="en-GB"/>
        </w:rPr>
        <w:t xml:space="preserve">he </w:t>
      </w:r>
      <w:r w:rsidR="001538A6" w:rsidRPr="009D17A1">
        <w:rPr>
          <w:szCs w:val="18"/>
          <w:lang w:val="en-GB"/>
        </w:rPr>
        <w:t>most problematic issue of biofilm contamination</w:t>
      </w:r>
      <w:r w:rsidR="00F15305">
        <w:rPr>
          <w:szCs w:val="18"/>
          <w:lang w:val="en-GB"/>
        </w:rPr>
        <w:t>s</w:t>
      </w:r>
      <w:r w:rsidR="001538A6" w:rsidRPr="009D17A1">
        <w:rPr>
          <w:szCs w:val="18"/>
          <w:lang w:val="en-GB"/>
        </w:rPr>
        <w:t xml:space="preserve"> is that </w:t>
      </w:r>
      <w:r w:rsidR="002E1C8C">
        <w:rPr>
          <w:szCs w:val="18"/>
          <w:lang w:val="en-GB"/>
        </w:rPr>
        <w:t>it</w:t>
      </w:r>
      <w:r w:rsidR="001538A6" w:rsidRPr="009D17A1">
        <w:rPr>
          <w:szCs w:val="18"/>
          <w:lang w:val="en-GB"/>
        </w:rPr>
        <w:t xml:space="preserve"> can </w:t>
      </w:r>
      <w:r w:rsidR="00422A41">
        <w:rPr>
          <w:szCs w:val="18"/>
          <w:lang w:val="en-GB"/>
        </w:rPr>
        <w:t>proliferate in</w:t>
      </w:r>
      <w:r w:rsidR="001538A6" w:rsidRPr="009D17A1">
        <w:rPr>
          <w:szCs w:val="18"/>
          <w:lang w:val="en-GB"/>
        </w:rPr>
        <w:t xml:space="preserve"> a wide range of surfaces and its removal is demanding and economic</w:t>
      </w:r>
      <w:r w:rsidR="00F15305">
        <w:rPr>
          <w:szCs w:val="18"/>
          <w:lang w:val="en-GB"/>
        </w:rPr>
        <w:t xml:space="preserve"> cost</w:t>
      </w:r>
      <w:r w:rsidR="001538A6" w:rsidRPr="009D17A1">
        <w:rPr>
          <w:szCs w:val="18"/>
          <w:lang w:val="en-GB"/>
        </w:rPr>
        <w:t xml:space="preserve"> </w:t>
      </w:r>
      <w:r w:rsidR="0066075D">
        <w:rPr>
          <w:szCs w:val="18"/>
          <w:lang w:val="en-GB"/>
        </w:rPr>
        <w:fldChar w:fldCharType="begin"/>
      </w:r>
      <w:r w:rsidR="007B7F4B">
        <w:rPr>
          <w:szCs w:val="18"/>
          <w:lang w:val="en-GB"/>
        </w:rPr>
        <w:instrText xml:space="preserve"> ADDIN EN.CITE &lt;EndNote&gt;&lt;Cite&gt;&lt;Author&gt;Persat&lt;/Author&gt;&lt;Year&gt;2015&lt;/Year&gt;&lt;IDText&gt;The mechanical world of bacteria&lt;/IDText&gt;&lt;DisplayText&gt;(Persat et al., 2015)&lt;/DisplayText&gt;&lt;record&gt;&lt;isbn&gt;0092-8674&lt;/isbn&gt;&lt;titles&gt;&lt;title&gt;The mechanical world of bacteria&lt;/title&gt;&lt;secondary-title&gt;Cell&lt;/secondary-title&gt;&lt;/titles&gt;&lt;pages&gt;988-997&lt;/pages&gt;&lt;number&gt;5&lt;/number&gt;&lt;contributors&gt;&lt;authors&gt;&lt;author&gt;Persat, Alexandre&lt;/author&gt;&lt;author&gt;Nadell, Carey D.&lt;/author&gt;&lt;author&gt;Kim, Minyoung Kevin&lt;/author&gt;&lt;author&gt;Ingremeau, Francois&lt;/author&gt;&lt;author&gt;Siryaporn, Albert&lt;/author&gt;&lt;author&gt;Drescher, Knut&lt;/author&gt;&lt;author&gt;Wingreen, Ned S.&lt;/author&gt;&lt;author&gt;Bassler, Bonnie L.&lt;/author&gt;&lt;author&gt;Gitai, Zemer&lt;/author&gt;&lt;author&gt;Stone, Howard A.&lt;/author&gt;&lt;/authors&gt;&lt;/contributors&gt;&lt;added-date format="utc"&gt;1642468287&lt;/added-date&gt;&lt;ref-type name="Journal Article"&gt;17&lt;/ref-type&gt;&lt;dates&gt;&lt;year&gt;2015&lt;/year&gt;&lt;/dates&gt;&lt;rec-number&gt;157&lt;/rec-number&gt;&lt;publisher&gt;Elsevier&lt;/publisher&gt;&lt;last-updated-date format="utc"&gt;1642468287&lt;/last-updated-date&gt;&lt;volume&gt;161&lt;/volume&gt;&lt;/record&gt;&lt;/Cite&gt;&lt;/EndNote&gt;</w:instrText>
      </w:r>
      <w:r w:rsidR="0066075D">
        <w:rPr>
          <w:szCs w:val="18"/>
          <w:lang w:val="en-GB"/>
        </w:rPr>
        <w:fldChar w:fldCharType="separate"/>
      </w:r>
      <w:r w:rsidR="007B7F4B">
        <w:rPr>
          <w:noProof/>
          <w:szCs w:val="18"/>
          <w:lang w:val="en-GB"/>
        </w:rPr>
        <w:t>(Persat et al., 2015)</w:t>
      </w:r>
      <w:r w:rsidR="0066075D">
        <w:rPr>
          <w:szCs w:val="18"/>
          <w:lang w:val="en-GB"/>
        </w:rPr>
        <w:fldChar w:fldCharType="end"/>
      </w:r>
      <w:r w:rsidR="001538A6" w:rsidRPr="009D17A1">
        <w:rPr>
          <w:szCs w:val="18"/>
          <w:lang w:val="en-GB"/>
        </w:rPr>
        <w:t xml:space="preserve">. </w:t>
      </w:r>
      <w:r w:rsidRPr="009D17A1">
        <w:rPr>
          <w:szCs w:val="18"/>
        </w:rPr>
        <w:t xml:space="preserve">On the other hand, there are also </w:t>
      </w:r>
      <w:r w:rsidR="00796650" w:rsidRPr="009D17A1">
        <w:rPr>
          <w:szCs w:val="18"/>
        </w:rPr>
        <w:t xml:space="preserve">several </w:t>
      </w:r>
      <w:r w:rsidRPr="009D17A1">
        <w:rPr>
          <w:szCs w:val="18"/>
        </w:rPr>
        <w:t>important positive implications of biofilms</w:t>
      </w:r>
      <w:r w:rsidR="00796650" w:rsidRPr="009D17A1">
        <w:rPr>
          <w:szCs w:val="18"/>
        </w:rPr>
        <w:t xml:space="preserve"> </w:t>
      </w:r>
      <w:r w:rsidR="00DD1756">
        <w:rPr>
          <w:szCs w:val="18"/>
        </w:rPr>
        <w:t>mainly related to their</w:t>
      </w:r>
      <w:r w:rsidR="00796650" w:rsidRPr="009D17A1">
        <w:rPr>
          <w:szCs w:val="18"/>
        </w:rPr>
        <w:t xml:space="preserve"> </w:t>
      </w:r>
      <w:r w:rsidR="008B78C9" w:rsidRPr="009D17A1">
        <w:rPr>
          <w:szCs w:val="18"/>
        </w:rPr>
        <w:t xml:space="preserve">implementation </w:t>
      </w:r>
      <w:r w:rsidR="001538A6" w:rsidRPr="009D17A1">
        <w:rPr>
          <w:szCs w:val="18"/>
        </w:rPr>
        <w:t>in ma</w:t>
      </w:r>
      <w:r w:rsidR="001538A6" w:rsidRPr="009D17A1">
        <w:rPr>
          <w:szCs w:val="18"/>
        </w:rPr>
        <w:t>ny biotechnological processes such as bioremediation</w:t>
      </w:r>
      <w:r w:rsidR="00413399">
        <w:rPr>
          <w:szCs w:val="18"/>
        </w:rPr>
        <w:t xml:space="preserve"> </w:t>
      </w:r>
      <w:r w:rsidR="00020359">
        <w:rPr>
          <w:szCs w:val="18"/>
        </w:rPr>
        <w:fldChar w:fldCharType="begin"/>
      </w:r>
      <w:r w:rsidR="007B7F4B">
        <w:rPr>
          <w:szCs w:val="18"/>
        </w:rPr>
        <w:instrText xml:space="preserve"> ADDIN EN.CITE &lt;EndNote&gt;&lt;Cite&gt;&lt;Author&gt;Rajbir&lt;/Author&gt;&lt;Year&gt;2006&lt;/Year&gt;&lt;DisplayText&gt;(Rajbir et al., 2006)&lt;/DisplayText&gt;&lt;record&gt;&lt;titles&gt;&lt;secondary-title&gt;Trends Microbiol.&lt;/secondary-title&gt;&lt;/titles&gt;&lt;pages&gt;389-397&lt;/pages&gt;&lt;contributors&gt;&lt;authors&gt;&lt;author&gt;Rajbir, S.&lt;/author&gt;&lt;author&gt;Debarati, P.&lt;/author&gt;&lt;author&gt;Rakesh, K. J.&lt;/author&gt;&lt;/authors&gt;&lt;/contributors&gt;&lt;added-date format="utc"&gt;1643618561&lt;/added-date&gt;&lt;ref-type name="Journal Article"&gt;17&lt;/ref-type&gt;&lt;dates&gt;&lt;year&gt;2006&lt;/year&gt;&lt;/dates&gt;&lt;rec-number&gt;179&lt;/rec-number&gt;&lt;last-updated-date format="utc"&gt;1643618561&lt;/last-updated-date&gt;&lt;volume&gt;9&lt;/volume&gt;&lt;remote-database-name&gt;Scopus&lt;/remote-database-name&gt;&lt;/record&gt;&lt;/Cite&gt;&lt;/EndNote&gt;</w:instrText>
      </w:r>
      <w:r w:rsidR="00020359">
        <w:rPr>
          <w:szCs w:val="18"/>
        </w:rPr>
        <w:fldChar w:fldCharType="separate"/>
      </w:r>
      <w:r w:rsidR="007B7F4B">
        <w:rPr>
          <w:noProof/>
          <w:szCs w:val="18"/>
        </w:rPr>
        <w:t>(Rajbir et al., 2006)</w:t>
      </w:r>
      <w:r w:rsidR="00020359">
        <w:rPr>
          <w:szCs w:val="18"/>
        </w:rPr>
        <w:fldChar w:fldCharType="end"/>
      </w:r>
      <w:r w:rsidR="001538A6" w:rsidRPr="009D17A1">
        <w:rPr>
          <w:szCs w:val="18"/>
        </w:rPr>
        <w:t xml:space="preserve">, wastewater </w:t>
      </w:r>
      <w:r w:rsidR="001538A6" w:rsidRPr="009D17A1">
        <w:rPr>
          <w:szCs w:val="18"/>
        </w:rPr>
        <w:lastRenderedPageBreak/>
        <w:t>treatment</w:t>
      </w:r>
      <w:r w:rsidR="00413399">
        <w:rPr>
          <w:szCs w:val="18"/>
        </w:rPr>
        <w:t xml:space="preserve"> </w:t>
      </w:r>
      <w:r w:rsidR="00010BEF">
        <w:rPr>
          <w:szCs w:val="18"/>
        </w:rPr>
        <w:fldChar w:fldCharType="begin"/>
      </w:r>
      <w:r w:rsidR="007B7F4B">
        <w:rPr>
          <w:szCs w:val="18"/>
        </w:rPr>
        <w:instrText xml:space="preserve"> ADDIN EN.CITE &lt;EndNote&gt;&lt;Cite&gt;&lt;Author&gt;Feng&lt;/Author&gt;&lt;Year&gt;2013&lt;/Year&gt;&lt;IDText&gt;Quorum sensing in water and wastewater treatment biofilms&lt;/IDText&gt;&lt;DisplayText&gt;(Feng et al., 2013)&lt;/DisplayText&gt;&lt;record&gt;&lt;urls&gt;&lt;related-urls&gt;&lt;url&gt;https://www.scopus.com/inward/record.uri?eid=2-s2.0-84880213865&amp;amp;partnerID=40&amp;amp;md5=150fd7f1c432e231048497227339ec7f&lt;/url&gt;&lt;/related-urls&gt;&lt;/urls&gt;&lt;work-type&gt;Article&lt;/work-type&gt;&lt;titles&gt;&lt;title&gt;Quorum sensing in water and wastewater treatment biofilms&lt;/title&gt;&lt;secondary-title&gt;Journal of Environmental Biology&lt;/secondary-title&gt;&lt;/titles&gt;&lt;pages&gt;437-444&lt;/pages&gt;&lt;number&gt;SUPPL.2&lt;/number&gt;&lt;contributors&gt;&lt;authors&gt;&lt;author&gt;Feng, L.&lt;/author&gt;&lt;author&gt;Wu, Z.&lt;/author&gt;&lt;author&gt;Yu, X.&lt;/author&gt;&lt;/authors&gt;&lt;/contributors&gt;&lt;added-date format="utc"&gt;1643618604&lt;/added-date&gt;&lt;ref-type name="Journal Article"&gt;17&lt;/ref-type&gt;&lt;dates&gt;&lt;year&gt;2013&lt;/year&gt;&lt;/dates&gt;&lt;rec-number&gt;180&lt;/rec-number&gt;&lt;last-updated-date format="utc"&gt;1643618604&lt;/last-updated-date&gt;&lt;volume&gt;34&lt;/volume&gt;&lt;remote-database-name&gt;Scopus&lt;/remote-database-name&gt;&lt;/record&gt;&lt;/Cite&gt;&lt;/EndNote&gt;</w:instrText>
      </w:r>
      <w:r w:rsidR="00010BEF">
        <w:rPr>
          <w:szCs w:val="18"/>
        </w:rPr>
        <w:fldChar w:fldCharType="separate"/>
      </w:r>
      <w:r w:rsidR="007B7F4B">
        <w:rPr>
          <w:noProof/>
          <w:szCs w:val="18"/>
        </w:rPr>
        <w:t>(Feng et al., 2013)</w:t>
      </w:r>
      <w:r w:rsidR="00010BEF">
        <w:rPr>
          <w:szCs w:val="18"/>
        </w:rPr>
        <w:fldChar w:fldCharType="end"/>
      </w:r>
      <w:r w:rsidR="001538A6" w:rsidRPr="009D17A1">
        <w:rPr>
          <w:szCs w:val="18"/>
        </w:rPr>
        <w:t>, synthesis of fine chemicals</w:t>
      </w:r>
      <w:r w:rsidR="00413399">
        <w:rPr>
          <w:szCs w:val="18"/>
        </w:rPr>
        <w:t xml:space="preserve"> </w:t>
      </w:r>
      <w:r w:rsidR="006C3245">
        <w:rPr>
          <w:szCs w:val="18"/>
        </w:rPr>
        <w:fldChar w:fldCharType="begin"/>
      </w:r>
      <w:r w:rsidR="007B7F4B">
        <w:rPr>
          <w:szCs w:val="18"/>
        </w:rPr>
        <w:instrText xml:space="preserve"> ADDIN EN.CITE &lt;EndNote&gt;&lt;Cite&gt;&lt;Author&gt;Halan&lt;/Author&gt;&lt;Year&gt;2012&lt;/Year&gt;&lt;IDText&gt;Biofilms as living catalysts in continuous chemical syntheses&lt;/IDText&gt;&lt;DisplayText&gt;(Halan et al., 2012)&lt;/DisplayText&gt;&lt;record&gt;&lt;urls&gt;&lt;related-urls&gt;&lt;url&gt;https://www.scopus.com/inward/record.uri?eid=2-s2.0-84865179767&amp;amp;doi=10.1016/j.tibtech.2012.05.003&amp;amp;partnerID=40&amp;amp;md5=0fa68b995d537c9a142f84a4d21e821c&lt;/url&gt;&lt;/related-urls&gt;&lt;/urls&gt;&lt;work-type&gt;Review&lt;/work-type&gt;&lt;titles&gt;&lt;title&gt;Biofilms as living catalysts in continuous chemical syntheses&lt;/title&gt;&lt;secondary-title&gt;Trends in Biotechnology&lt;/secondary-title&gt;&lt;/titles&gt;&lt;pages&gt;453-465&lt;/pages&gt;&lt;number&gt;9&lt;/number&gt;&lt;contributors&gt;&lt;authors&gt;&lt;author&gt;Halan, B.&lt;/author&gt;&lt;author&gt;Buehler, K.&lt;/author&gt;&lt;author&gt;Schmid, A.&lt;/author&gt;&lt;/authors&gt;&lt;/contributors&gt;&lt;added-date format="utc"&gt;1643618680&lt;/added-date&gt;&lt;ref-type name="Journal Article"&gt;17&lt;/ref-type&gt;&lt;dates&gt;&lt;year&gt;2012&lt;/year&gt;&lt;/dates&gt;&lt;rec-number&gt;181&lt;/rec-number&gt;&lt;last-updated-date format="utc"&gt;1643618680&lt;/last-updated-date&gt;&lt;electronic-resource-num&gt;10.1016/j.tibtech.2012.05.003&lt;/electronic-resource-num&gt;&lt;volume&gt;30&lt;/volume&gt;&lt;remote-database-name&gt;Scopus&lt;/remote-database-name&gt;&lt;/record&gt;&lt;/Cite&gt;&lt;/EndNote&gt;</w:instrText>
      </w:r>
      <w:r w:rsidR="006C3245">
        <w:rPr>
          <w:szCs w:val="18"/>
        </w:rPr>
        <w:fldChar w:fldCharType="separate"/>
      </w:r>
      <w:r w:rsidR="007B7F4B">
        <w:rPr>
          <w:noProof/>
          <w:szCs w:val="18"/>
        </w:rPr>
        <w:t>(Halan et al., 2012)</w:t>
      </w:r>
      <w:r w:rsidR="006C3245">
        <w:rPr>
          <w:szCs w:val="18"/>
        </w:rPr>
        <w:fldChar w:fldCharType="end"/>
      </w:r>
      <w:r w:rsidR="001538A6" w:rsidRPr="009D17A1">
        <w:rPr>
          <w:szCs w:val="18"/>
        </w:rPr>
        <w:t xml:space="preserve"> and biofuels</w:t>
      </w:r>
      <w:r w:rsidR="003B7B0C" w:rsidRPr="009D17A1">
        <w:rPr>
          <w:szCs w:val="18"/>
        </w:rPr>
        <w:t xml:space="preserve"> production</w:t>
      </w:r>
      <w:r w:rsidR="00413399">
        <w:rPr>
          <w:szCs w:val="18"/>
        </w:rPr>
        <w:t xml:space="preserve"> </w:t>
      </w:r>
      <w:r w:rsidR="00E7411F">
        <w:rPr>
          <w:szCs w:val="18"/>
        </w:rPr>
        <w:fldChar w:fldCharType="begin"/>
      </w:r>
      <w:r w:rsidR="007B7F4B">
        <w:rPr>
          <w:szCs w:val="18"/>
        </w:rPr>
        <w:instrText xml:space="preserve"> ADDIN EN.CITE &lt;EndNote&gt;&lt;Cite&gt;&lt;Author&gt;Wang&lt;/Author&gt;&lt;Year&gt;2009&lt;/Year&gt;&lt;IDText&gt;Potential of biofilm-based biofuel production&lt;/IDText&gt;&lt;DisplayText&gt;(Wang and Chen, 2009)&lt;/DisplayText&gt;&lt;record&gt;&lt;isbn&gt;1432-0614&lt;/isbn&gt;&lt;titles&gt;&lt;title&gt;Potential of biofilm-based biofuel production&lt;/title&gt;&lt;secondary-title&gt;Applied microbiology and biotechnology&lt;/secondary-title&gt;&lt;/titles&gt;&lt;pages&gt;1-18&lt;/pages&gt;&lt;number&gt;1&lt;/number&gt;&lt;contributors&gt;&lt;authors&gt;&lt;author&gt;Wang, Zhi-Wu&lt;/author&gt;&lt;author&gt;Chen, Shulin&lt;/author&gt;&lt;/authors&gt;&lt;/contributors&gt;&lt;added-date format="utc"&gt;1643618783&lt;/added-date&gt;&lt;ref-type name="Journal Article"&gt;17&lt;/ref-type&gt;&lt;dates&gt;&lt;year&gt;2009&lt;/year&gt;&lt;/dates&gt;&lt;rec-number&gt;182&lt;/rec-number&gt;&lt;publisher&gt;Springer&lt;/publisher&gt;&lt;last-updated-date format="utc"&gt;1643618783&lt;/last-updated-date&gt;&lt;volume&gt;83&lt;/volume&gt;&lt;/record&gt;&lt;/Cite&gt;&lt;/EndNote&gt;</w:instrText>
      </w:r>
      <w:r w:rsidR="00E7411F">
        <w:rPr>
          <w:szCs w:val="18"/>
        </w:rPr>
        <w:fldChar w:fldCharType="separate"/>
      </w:r>
      <w:r w:rsidR="007B7F4B">
        <w:rPr>
          <w:noProof/>
          <w:szCs w:val="18"/>
        </w:rPr>
        <w:t>(Wang and Chen, 2009)</w:t>
      </w:r>
      <w:r w:rsidR="00E7411F">
        <w:rPr>
          <w:szCs w:val="18"/>
        </w:rPr>
        <w:fldChar w:fldCharType="end"/>
      </w:r>
      <w:r w:rsidR="001538A6" w:rsidRPr="009D17A1">
        <w:rPr>
          <w:szCs w:val="18"/>
        </w:rPr>
        <w:t>.</w:t>
      </w:r>
    </w:p>
    <w:p w14:paraId="663C483E" w14:textId="77327DAC" w:rsidR="00F015DB" w:rsidRDefault="007B34F0" w:rsidP="009D17A1">
      <w:pPr>
        <w:pStyle w:val="CETBodytext"/>
        <w:rPr>
          <w:szCs w:val="18"/>
        </w:rPr>
      </w:pPr>
      <w:r w:rsidRPr="009D17A1">
        <w:rPr>
          <w:szCs w:val="18"/>
        </w:rPr>
        <w:t xml:space="preserve">From a morphological, and biochemical point of view, biofilms are complex systems whose formation and evolution are heavily influenced by different properties like </w:t>
      </w:r>
      <w:r w:rsidR="00EB21F8" w:rsidRPr="009D17A1">
        <w:rPr>
          <w:szCs w:val="18"/>
        </w:rPr>
        <w:t xml:space="preserve">biological, </w:t>
      </w:r>
      <w:r w:rsidR="006E62AC" w:rsidRPr="009D17A1">
        <w:rPr>
          <w:szCs w:val="18"/>
        </w:rPr>
        <w:t>chemical,</w:t>
      </w:r>
      <w:r w:rsidRPr="009D17A1">
        <w:rPr>
          <w:szCs w:val="18"/>
        </w:rPr>
        <w:t xml:space="preserve"> and physical factors</w:t>
      </w:r>
      <w:r w:rsidR="009433EC">
        <w:rPr>
          <w:szCs w:val="18"/>
        </w:rPr>
        <w:t xml:space="preserve"> such as cell </w:t>
      </w:r>
      <w:r w:rsidR="00A63E71">
        <w:rPr>
          <w:szCs w:val="18"/>
        </w:rPr>
        <w:t>features</w:t>
      </w:r>
      <w:r w:rsidR="009433EC">
        <w:rPr>
          <w:szCs w:val="18"/>
        </w:rPr>
        <w:t>, nutrient availability</w:t>
      </w:r>
      <w:r w:rsidR="00DD1756">
        <w:rPr>
          <w:szCs w:val="18"/>
        </w:rPr>
        <w:t>,</w:t>
      </w:r>
      <w:r w:rsidR="00A63E71">
        <w:rPr>
          <w:szCs w:val="18"/>
        </w:rPr>
        <w:t xml:space="preserve"> flow velocity</w:t>
      </w:r>
      <w:r w:rsidR="00DD1756">
        <w:rPr>
          <w:szCs w:val="18"/>
        </w:rPr>
        <w:t xml:space="preserve"> and incubation times</w:t>
      </w:r>
      <w:r w:rsidR="004B1A01">
        <w:rPr>
          <w:szCs w:val="18"/>
        </w:rPr>
        <w:t>.</w:t>
      </w:r>
      <w:r w:rsidRPr="009D17A1">
        <w:rPr>
          <w:szCs w:val="18"/>
        </w:rPr>
        <w:t xml:space="preserve"> </w:t>
      </w:r>
      <w:r w:rsidR="009433EC">
        <w:rPr>
          <w:szCs w:val="18"/>
        </w:rPr>
        <w:t>For example, t</w:t>
      </w:r>
      <w:r w:rsidR="009433EC" w:rsidRPr="009D17A1">
        <w:rPr>
          <w:szCs w:val="18"/>
        </w:rPr>
        <w:t xml:space="preserve">he </w:t>
      </w:r>
      <w:r w:rsidRPr="009D17A1">
        <w:rPr>
          <w:szCs w:val="18"/>
        </w:rPr>
        <w:t xml:space="preserve">same bacteria strain at different </w:t>
      </w:r>
      <w:r w:rsidR="009433EC">
        <w:rPr>
          <w:szCs w:val="18"/>
        </w:rPr>
        <w:t xml:space="preserve">growth </w:t>
      </w:r>
      <w:r w:rsidRPr="009D17A1">
        <w:rPr>
          <w:szCs w:val="18"/>
        </w:rPr>
        <w:t>condition</w:t>
      </w:r>
      <w:r w:rsidR="009433EC">
        <w:rPr>
          <w:szCs w:val="18"/>
        </w:rPr>
        <w:t>s</w:t>
      </w:r>
      <w:r w:rsidRPr="009D17A1">
        <w:rPr>
          <w:szCs w:val="18"/>
        </w:rPr>
        <w:t xml:space="preserve"> can produce different types of architectures</w:t>
      </w:r>
      <w:r w:rsidR="009A01C5">
        <w:rPr>
          <w:szCs w:val="18"/>
        </w:rPr>
        <w:t xml:space="preserve"> </w:t>
      </w:r>
      <w:r w:rsidR="004D7D8A">
        <w:rPr>
          <w:szCs w:val="18"/>
        </w:rPr>
        <w:fldChar w:fldCharType="begin"/>
      </w:r>
      <w:r w:rsidR="007B7F4B">
        <w:rPr>
          <w:szCs w:val="18"/>
        </w:rPr>
        <w:instrText xml:space="preserve"> ADDIN EN.CITE &lt;EndNote&gt;&lt;Cite&gt;&lt;Author&gt;Flemming&lt;/Author&gt;&lt;Year&gt;2010&lt;/Year&gt;&lt;IDText&gt;The biofilm matrix. Nat Rev Microbiol 8: 623–633&lt;/IDText&gt;&lt;DisplayText&gt;(Flemming and Wingender, 2010b)&lt;/DisplayText&gt;&lt;record&gt;&lt;titles&gt;&lt;title&gt;The biofilm matrix. Nat Rev Microbiol 8: 623–633&lt;/title&gt;&lt;/titles&gt;&lt;contributors&gt;&lt;authors&gt;&lt;author&gt;Flemming, H. C.&lt;/author&gt;&lt;author&gt;Wingender, J.&lt;/author&gt;&lt;/authors&gt;&lt;/contributors&gt;&lt;added-date format="utc"&gt;1621609305&lt;/added-date&gt;&lt;ref-type name="Journal Article"&gt;17&lt;/ref-type&gt;&lt;dates&gt;&lt;year&gt;2010&lt;/year&gt;&lt;/dates&gt;&lt;rec-number&gt;61&lt;/rec-number&gt;&lt;last-updated-date format="utc"&gt;1621609305&lt;/last-updated-date&gt;&lt;/record&gt;&lt;/Cite&gt;&lt;/EndNote&gt;</w:instrText>
      </w:r>
      <w:r w:rsidR="004D7D8A">
        <w:rPr>
          <w:szCs w:val="18"/>
        </w:rPr>
        <w:fldChar w:fldCharType="separate"/>
      </w:r>
      <w:r w:rsidR="007B7F4B">
        <w:rPr>
          <w:noProof/>
          <w:szCs w:val="18"/>
        </w:rPr>
        <w:t>(Flemming and Wingender, 2010)</w:t>
      </w:r>
      <w:r w:rsidR="004D7D8A">
        <w:rPr>
          <w:szCs w:val="18"/>
        </w:rPr>
        <w:fldChar w:fldCharType="end"/>
      </w:r>
      <w:r w:rsidR="004D7D8A">
        <w:rPr>
          <w:szCs w:val="18"/>
        </w:rPr>
        <w:t>.</w:t>
      </w:r>
      <w:r w:rsidR="00387D9F" w:rsidRPr="009D17A1">
        <w:rPr>
          <w:szCs w:val="18"/>
        </w:rPr>
        <w:t xml:space="preserve"> </w:t>
      </w:r>
    </w:p>
    <w:p w14:paraId="41D93C7A" w14:textId="24104A96" w:rsidR="00387D9F" w:rsidRPr="009D17A1" w:rsidRDefault="00DA728A" w:rsidP="00F015DB">
      <w:pPr>
        <w:pStyle w:val="CETBodytext"/>
        <w:rPr>
          <w:szCs w:val="18"/>
        </w:rPr>
      </w:pPr>
      <w:r>
        <w:rPr>
          <w:szCs w:val="18"/>
        </w:rPr>
        <w:t>F</w:t>
      </w:r>
      <w:r w:rsidR="00DD1756">
        <w:rPr>
          <w:szCs w:val="18"/>
        </w:rPr>
        <w:t>low velocity</w:t>
      </w:r>
      <w:r w:rsidR="00387D9F" w:rsidRPr="009D17A1">
        <w:rPr>
          <w:szCs w:val="18"/>
        </w:rPr>
        <w:t xml:space="preserve"> </w:t>
      </w:r>
      <w:r w:rsidR="00DF71D0" w:rsidRPr="009D17A1">
        <w:rPr>
          <w:szCs w:val="18"/>
        </w:rPr>
        <w:t>plays</w:t>
      </w:r>
      <w:r w:rsidR="00387D9F" w:rsidRPr="009D17A1">
        <w:rPr>
          <w:szCs w:val="18"/>
        </w:rPr>
        <w:t xml:space="preserve"> a role </w:t>
      </w:r>
      <w:r w:rsidR="00DF71D0" w:rsidRPr="009D17A1">
        <w:rPr>
          <w:szCs w:val="18"/>
        </w:rPr>
        <w:t>in</w:t>
      </w:r>
      <w:r w:rsidR="00387D9F" w:rsidRPr="009D17A1">
        <w:rPr>
          <w:szCs w:val="18"/>
        </w:rPr>
        <w:t xml:space="preserve"> biofilm </w:t>
      </w:r>
      <w:r w:rsidR="00560208" w:rsidRPr="009D17A1">
        <w:rPr>
          <w:szCs w:val="18"/>
        </w:rPr>
        <w:t>formation</w:t>
      </w:r>
      <w:r w:rsidR="00387D9F" w:rsidRPr="009D17A1">
        <w:rPr>
          <w:szCs w:val="18"/>
        </w:rPr>
        <w:t xml:space="preserve">, </w:t>
      </w:r>
      <w:r w:rsidR="003A113A" w:rsidRPr="009D17A1">
        <w:rPr>
          <w:szCs w:val="18"/>
        </w:rPr>
        <w:t xml:space="preserve">in fact </w:t>
      </w:r>
      <w:r w:rsidR="00E63905" w:rsidRPr="009D17A1">
        <w:rPr>
          <w:szCs w:val="18"/>
        </w:rPr>
        <w:t xml:space="preserve">cells </w:t>
      </w:r>
      <w:r w:rsidR="00387D9F" w:rsidRPr="009D17A1">
        <w:rPr>
          <w:szCs w:val="18"/>
        </w:rPr>
        <w:t>in flowing fluids may be subjected to shear stresses that vary widely both in magnitude and frequency</w:t>
      </w:r>
      <w:r w:rsidR="000845DB" w:rsidRPr="009D17A1">
        <w:rPr>
          <w:szCs w:val="18"/>
        </w:rPr>
        <w:t xml:space="preserve"> according to the imposed flow </w:t>
      </w:r>
      <w:r w:rsidR="00452AC0">
        <w:rPr>
          <w:szCs w:val="18"/>
        </w:rPr>
        <w:t xml:space="preserve">conditions </w:t>
      </w:r>
      <w:r w:rsidR="00A9155A">
        <w:rPr>
          <w:szCs w:val="18"/>
        </w:rPr>
        <w:fldChar w:fldCharType="begin"/>
      </w:r>
      <w:r w:rsidR="007B7F4B">
        <w:rPr>
          <w:szCs w:val="18"/>
        </w:rPr>
        <w:instrText xml:space="preserve"> ADDIN EN.CITE &lt;EndNote&gt;&lt;Cite&gt;&lt;Author&gt;Stoodley&lt;/Author&gt;&lt;Year&gt;1999&lt;/Year&gt;&lt;IDText&gt;Structural deformation of bacterial biofilms caused by short</w:instrText>
      </w:r>
      <w:r w:rsidR="007B7F4B">
        <w:rPr>
          <w:rFonts w:ascii="Cambria Math" w:hAnsi="Cambria Math" w:cs="Cambria Math"/>
          <w:szCs w:val="18"/>
        </w:rPr>
        <w:instrText>‐</w:instrText>
      </w:r>
      <w:r w:rsidR="007B7F4B">
        <w:rPr>
          <w:szCs w:val="18"/>
        </w:rPr>
        <w:instrText>term fluctuations in fluid shear: An in situ investigation of biofilm rheology&lt;/IDText&gt;&lt;DisplayText&gt;(Stoodley et al., 1999)&lt;/DisplayText&gt;&lt;record&gt;&lt;isbn&gt;0006-3592&lt;/isbn&gt;&lt;titles&gt;&lt;title&gt;Structural deformation of bacterial biofilms caused by short</w:instrText>
      </w:r>
      <w:r w:rsidR="007B7F4B">
        <w:rPr>
          <w:rFonts w:ascii="Cambria Math" w:hAnsi="Cambria Math" w:cs="Cambria Math"/>
          <w:szCs w:val="18"/>
        </w:rPr>
        <w:instrText>‐</w:instrText>
      </w:r>
      <w:r w:rsidR="007B7F4B">
        <w:rPr>
          <w:szCs w:val="18"/>
        </w:rPr>
        <w:instrText>term fluctuations in fluid shear: An in situ investigation of biofilm rheology&lt;/title&gt;&lt;secondary-title&gt;Biotechnology and bioengineering&lt;/secondary-title&gt;&lt;/titles&gt;&lt;pages&gt;83-92&lt;/pages&gt;&lt;number&gt;1&lt;/number&gt;&lt;contributors&gt;&lt;authors&gt;&lt;author&gt;Stoodley, Paul&lt;/author&gt;&lt;author&gt;Lewandowski, Zbigniew&lt;/author&gt;&lt;author&gt;Boyle, John D.&lt;/author&gt;&lt;author&gt;Lappin</w:instrText>
      </w:r>
      <w:r w:rsidR="007B7F4B">
        <w:rPr>
          <w:rFonts w:ascii="Cambria Math" w:hAnsi="Cambria Math" w:cs="Cambria Math"/>
          <w:szCs w:val="18"/>
        </w:rPr>
        <w:instrText>‐</w:instrText>
      </w:r>
      <w:r w:rsidR="007B7F4B">
        <w:rPr>
          <w:szCs w:val="18"/>
        </w:rPr>
        <w:instrText>Scott, Hilary M.&lt;/author&gt;&lt;/authors&gt;&lt;/contributors&gt;&lt;added-date format="utc"&gt;1621609811&lt;/added-date&gt;&lt;ref-type name="Journal Article"&gt;17&lt;/ref-type&gt;&lt;dates&gt;&lt;year&gt;1999&lt;/year&gt;&lt;/dates&gt;&lt;rec-number&gt;64&lt;/rec-number&gt;&lt;publisher&gt;Wiley Online Library&lt;/publisher&gt;&lt;last-updated-date format="utc"&gt;1621609811&lt;/last-updated-date&gt;&lt;volume&gt;65&lt;/volume&gt;&lt;/record&gt;&lt;/Cite&gt;&lt;/EndNote&gt;</w:instrText>
      </w:r>
      <w:r w:rsidR="00A9155A">
        <w:rPr>
          <w:szCs w:val="18"/>
        </w:rPr>
        <w:fldChar w:fldCharType="separate"/>
      </w:r>
      <w:r w:rsidR="007B7F4B">
        <w:rPr>
          <w:noProof/>
          <w:szCs w:val="18"/>
        </w:rPr>
        <w:t>(Stoodley et al., 1999)</w:t>
      </w:r>
      <w:r w:rsidR="00A9155A">
        <w:rPr>
          <w:szCs w:val="18"/>
        </w:rPr>
        <w:fldChar w:fldCharType="end"/>
      </w:r>
      <w:r w:rsidR="00DD1756">
        <w:rPr>
          <w:szCs w:val="18"/>
        </w:rPr>
        <w:t xml:space="preserve">, </w:t>
      </w:r>
      <w:r w:rsidR="00BC06AD">
        <w:rPr>
          <w:szCs w:val="18"/>
        </w:rPr>
        <w:t xml:space="preserve">heavily </w:t>
      </w:r>
      <w:r w:rsidR="00DD1756">
        <w:rPr>
          <w:szCs w:val="18"/>
        </w:rPr>
        <w:t>affecting its morphology.</w:t>
      </w:r>
      <w:r w:rsidR="00BC06AD">
        <w:rPr>
          <w:szCs w:val="18"/>
        </w:rPr>
        <w:t xml:space="preserve"> </w:t>
      </w:r>
      <w:r w:rsidR="00F015DB">
        <w:rPr>
          <w:szCs w:val="18"/>
        </w:rPr>
        <w:t>I</w:t>
      </w:r>
      <w:r w:rsidR="00387D9F" w:rsidRPr="009D17A1">
        <w:rPr>
          <w:szCs w:val="18"/>
        </w:rPr>
        <w:t xml:space="preserve">ncreased fluid flow towards or parallel to a substratum surface results in </w:t>
      </w:r>
      <w:r w:rsidR="0041306F" w:rsidRPr="009D17A1">
        <w:rPr>
          <w:szCs w:val="18"/>
        </w:rPr>
        <w:t xml:space="preserve">a </w:t>
      </w:r>
      <w:r w:rsidR="00387D9F" w:rsidRPr="009D17A1">
        <w:rPr>
          <w:szCs w:val="18"/>
        </w:rPr>
        <w:t xml:space="preserve">faster adhesion of microorganisms due to higher mass transport. </w:t>
      </w:r>
      <w:r w:rsidR="007B29B9">
        <w:rPr>
          <w:szCs w:val="18"/>
        </w:rPr>
        <w:t>On the contrary</w:t>
      </w:r>
      <w:r w:rsidR="00387D9F" w:rsidRPr="009D17A1">
        <w:rPr>
          <w:szCs w:val="18"/>
        </w:rPr>
        <w:t>, when flow exceeds a critical limit, the resulting wall shear stresses may prevent adhesion</w:t>
      </w:r>
      <w:r w:rsidR="009A01C5">
        <w:rPr>
          <w:szCs w:val="18"/>
        </w:rPr>
        <w:t xml:space="preserve"> </w:t>
      </w:r>
      <w:r w:rsidR="008D0BE5">
        <w:rPr>
          <w:szCs w:val="18"/>
        </w:rPr>
        <w:fldChar w:fldCharType="begin"/>
      </w:r>
      <w:r w:rsidR="007B7F4B">
        <w:rPr>
          <w:szCs w:val="18"/>
        </w:rPr>
        <w:instrText xml:space="preserve"> ADDIN EN.CITE &lt;EndNote&gt;&lt;Cite&gt;&lt;Author&gt;Bakker&lt;/Author&gt;&lt;Year&gt;2003&lt;/Year&gt;&lt;IDText&gt;Comparison of velocity profiles for different flow chamber designs used in studies of microbial adhesion to surfaces&lt;/IDText&gt;&lt;DisplayText&gt;(Bakker et al., 2003)&lt;/DisplayText&gt;&lt;record&gt;&lt;isbn&gt;0099-2240&lt;/isbn&gt;&lt;titles&gt;&lt;title&gt;Comparison of velocity profiles for different flow chamber designs used in studies of microbial adhesion to surfaces&lt;/title&gt;&lt;secondary-title&gt;Applied and environmental microbiology&lt;/secondary-title&gt;&lt;/titles&gt;&lt;pages&gt;6280-6287&lt;/pages&gt;&lt;number&gt;10&lt;/number&gt;&lt;contributors&gt;&lt;authors&gt;&lt;author&gt;Bakker, D. P.&lt;/author&gt;&lt;author&gt;Van der Plaats, A.&lt;/author&gt;&lt;author&gt;Verkerke, G. J.&lt;/author&gt;&lt;author&gt;Busscher, H. J.&lt;/author&gt;&lt;author&gt;Van der Mei, H. C.&lt;/author&gt;&lt;/authors&gt;&lt;/contributors&gt;&lt;added-date format="utc"&gt;1621692298&lt;/added-date&gt;&lt;ref-type name="Journal Article"&gt;17&lt;/ref-type&gt;&lt;dates&gt;&lt;year&gt;2003&lt;/year&gt;&lt;/dates&gt;&lt;rec-number&gt;67&lt;/rec-number&gt;&lt;publisher&gt;Am Soc Microbiol&lt;/publisher&gt;&lt;last-updated-date format="utc"&gt;1621692298&lt;/last-updated-date&gt;&lt;volume&gt;69&lt;/volume&gt;&lt;/record&gt;&lt;/Cite&gt;&lt;/EndNote&gt;</w:instrText>
      </w:r>
      <w:r w:rsidR="008D0BE5">
        <w:rPr>
          <w:szCs w:val="18"/>
        </w:rPr>
        <w:fldChar w:fldCharType="separate"/>
      </w:r>
      <w:r w:rsidR="007B7F4B">
        <w:rPr>
          <w:noProof/>
          <w:szCs w:val="18"/>
        </w:rPr>
        <w:t>(Bakker et al., 2003)</w:t>
      </w:r>
      <w:r w:rsidR="008D0BE5">
        <w:rPr>
          <w:szCs w:val="18"/>
        </w:rPr>
        <w:fldChar w:fldCharType="end"/>
      </w:r>
      <w:r w:rsidR="00D6781A">
        <w:rPr>
          <w:szCs w:val="18"/>
        </w:rPr>
        <w:t>, or wash out</w:t>
      </w:r>
      <w:r>
        <w:rPr>
          <w:szCs w:val="18"/>
        </w:rPr>
        <w:t xml:space="preserve"> </w:t>
      </w:r>
      <w:r w:rsidR="00F015DB">
        <w:rPr>
          <w:szCs w:val="18"/>
        </w:rPr>
        <w:t>preexisting structures</w:t>
      </w:r>
      <w:r w:rsidR="00DE4B3D" w:rsidRPr="009D17A1">
        <w:rPr>
          <w:szCs w:val="18"/>
        </w:rPr>
        <w:t>.</w:t>
      </w:r>
    </w:p>
    <w:p w14:paraId="1B95DB2F" w14:textId="200A2374" w:rsidR="005C7494" w:rsidRPr="00613AD4" w:rsidRDefault="007A5CBD" w:rsidP="009D17A1">
      <w:pPr>
        <w:pStyle w:val="CETBodytext"/>
        <w:rPr>
          <w:szCs w:val="18"/>
        </w:rPr>
      </w:pPr>
      <w:r>
        <w:rPr>
          <w:szCs w:val="18"/>
        </w:rPr>
        <w:t>M</w:t>
      </w:r>
      <w:r w:rsidR="00882C89" w:rsidRPr="009D17A1">
        <w:rPr>
          <w:szCs w:val="18"/>
        </w:rPr>
        <w:t xml:space="preserve">icroorganism exhibit </w:t>
      </w:r>
      <w:r w:rsidR="00216D8C" w:rsidRPr="009D17A1">
        <w:rPr>
          <w:szCs w:val="18"/>
        </w:rPr>
        <w:t xml:space="preserve">the capability of self-generated movement </w:t>
      </w:r>
      <w:r w:rsidR="007A2CC7" w:rsidRPr="009D17A1">
        <w:rPr>
          <w:szCs w:val="18"/>
        </w:rPr>
        <w:t>due to different appendages on their surfaces (</w:t>
      </w:r>
      <w:r w:rsidR="009A01C5">
        <w:rPr>
          <w:szCs w:val="18"/>
        </w:rPr>
        <w:t xml:space="preserve">e.g. </w:t>
      </w:r>
      <w:r w:rsidR="007A2CC7" w:rsidRPr="009D17A1">
        <w:rPr>
          <w:szCs w:val="18"/>
        </w:rPr>
        <w:t>flagella, pili)</w:t>
      </w:r>
      <w:r w:rsidR="009A01C5">
        <w:rPr>
          <w:szCs w:val="18"/>
        </w:rPr>
        <w:t xml:space="preserve"> </w:t>
      </w:r>
      <w:r w:rsidR="00F3683A">
        <w:rPr>
          <w:szCs w:val="18"/>
        </w:rPr>
        <w:fldChar w:fldCharType="begin"/>
      </w:r>
      <w:r w:rsidR="007B7F4B">
        <w:rPr>
          <w:szCs w:val="18"/>
        </w:rPr>
        <w:instrText xml:space="preserve"> ADDIN EN.CITE &lt;EndNote&gt;&lt;Cite&gt;&lt;Author&gt;Kearns&lt;/Author&gt;&lt;Year&gt;2010&lt;/Year&gt;&lt;IDText&gt;A field guide to bacterial swarming motility&lt;/IDText&gt;&lt;DisplayText&gt;(Kearns, 2010)&lt;/DisplayText&gt;&lt;record&gt;&lt;dates&gt;&lt;pub-dates&gt;&lt;date&gt;Sep&lt;/date&gt;&lt;/pub-dates&gt;&lt;year&gt;2010&lt;/year&gt;&lt;/dates&gt;&lt;keywords&gt;&lt;keyword&gt;Bacteria/chemistry/*cytology&lt;/keyword&gt;&lt;keyword&gt;*Bacterial Physiological Phenomena&lt;/keyword&gt;&lt;keyword&gt;Flagella/*physiology&lt;/keyword&gt;&lt;keyword&gt;Movement&lt;/keyword&gt;&lt;/keywords&gt;&lt;isbn&gt;1740-1526 (Print)&amp;#xD;1740-1526&lt;/isbn&gt;&lt;custom2&gt;PMC3135019&lt;/custom2&gt;&lt;titles&gt;&lt;title&gt;A field guide to bacterial swarming motility&lt;/title&gt;&lt;secondary-title&gt;Nat Rev Microbiol&lt;/secondary-title&gt;&lt;/titles&gt;&lt;pages&gt;634-44&lt;/pages&gt;&lt;number&gt;9&lt;/number&gt;&lt;contributors&gt;&lt;authors&gt;&lt;author&gt;Kearns, D. B.&lt;/author&gt;&lt;/authors&gt;&lt;/contributors&gt;&lt;edition&gt;2010/08/10&lt;/edition&gt;&lt;language&gt;eng&lt;/language&gt;&lt;added-date format="utc"&gt;1592351784&lt;/added-date&gt;&lt;ref-type name="Journal Article"&gt;17&lt;/ref-type&gt;&lt;auth-address&gt;Indiana University, Bloomington, Indiana 47405, USA. dbkearns@indiana.edu&lt;/auth-address&gt;&lt;remote-database-provider&gt;NLM&lt;/remote-database-provider&gt;&lt;rec-number&gt;3&lt;/rec-number&gt;&lt;last-updated-date format="utc"&gt;1593805406&lt;/last-updated-date&gt;&lt;accession-num&gt;20694026&lt;/accession-num&gt;&lt;custom6&gt;NIHMS306801&lt;/custom6&gt;&lt;electronic-resource-num&gt;10.1038/nrmicro2405&lt;/electronic-resource-num&gt;&lt;volume&gt;8&lt;/volume&gt;&lt;/record&gt;&lt;/Cite&gt;&lt;/EndNote&gt;</w:instrText>
      </w:r>
      <w:r w:rsidR="00F3683A">
        <w:rPr>
          <w:szCs w:val="18"/>
        </w:rPr>
        <w:fldChar w:fldCharType="separate"/>
      </w:r>
      <w:r w:rsidR="007B7F4B">
        <w:rPr>
          <w:noProof/>
          <w:szCs w:val="18"/>
        </w:rPr>
        <w:t>(Kearns, 2010)</w:t>
      </w:r>
      <w:r w:rsidR="00F3683A">
        <w:rPr>
          <w:szCs w:val="18"/>
        </w:rPr>
        <w:fldChar w:fldCharType="end"/>
      </w:r>
      <w:r w:rsidR="00E331BB" w:rsidRPr="009D17A1">
        <w:rPr>
          <w:szCs w:val="18"/>
        </w:rPr>
        <w:t>.</w:t>
      </w:r>
      <w:r w:rsidR="005C2172" w:rsidRPr="009D17A1">
        <w:rPr>
          <w:szCs w:val="18"/>
        </w:rPr>
        <w:t xml:space="preserve"> </w:t>
      </w:r>
      <w:r w:rsidR="00B41A38">
        <w:rPr>
          <w:szCs w:val="18"/>
        </w:rPr>
        <w:t xml:space="preserve">In </w:t>
      </w:r>
      <w:r w:rsidR="00A1292F" w:rsidRPr="009D17A1">
        <w:rPr>
          <w:szCs w:val="18"/>
        </w:rPr>
        <w:t xml:space="preserve">absence of </w:t>
      </w:r>
      <w:r>
        <w:rPr>
          <w:szCs w:val="18"/>
        </w:rPr>
        <w:t>external stresses</w:t>
      </w:r>
      <w:r w:rsidR="00A1292F" w:rsidRPr="009D17A1">
        <w:rPr>
          <w:szCs w:val="18"/>
        </w:rPr>
        <w:t>, bacteri</w:t>
      </w:r>
      <w:r w:rsidR="00A03D03" w:rsidRPr="009D17A1">
        <w:rPr>
          <w:szCs w:val="18"/>
        </w:rPr>
        <w:t>al motility</w:t>
      </w:r>
      <w:r w:rsidR="00A1292F" w:rsidRPr="009D17A1">
        <w:rPr>
          <w:szCs w:val="18"/>
        </w:rPr>
        <w:t xml:space="preserve"> </w:t>
      </w:r>
      <w:r w:rsidR="000F3617">
        <w:rPr>
          <w:szCs w:val="18"/>
        </w:rPr>
        <w:t xml:space="preserve">can be </w:t>
      </w:r>
      <w:r w:rsidR="00A1292F" w:rsidRPr="009D17A1">
        <w:rPr>
          <w:szCs w:val="18"/>
        </w:rPr>
        <w:t>described by Persistent Random Walk</w:t>
      </w:r>
      <w:r w:rsidR="00A03D03" w:rsidRPr="009D17A1">
        <w:rPr>
          <w:szCs w:val="18"/>
        </w:rPr>
        <w:t xml:space="preserve"> model</w:t>
      </w:r>
      <w:r w:rsidR="00887BF7" w:rsidRPr="009D17A1">
        <w:rPr>
          <w:szCs w:val="18"/>
        </w:rPr>
        <w:t xml:space="preserve"> (PRW)</w:t>
      </w:r>
      <w:r w:rsidR="00D67411">
        <w:rPr>
          <w:szCs w:val="18"/>
        </w:rPr>
        <w:t xml:space="preserve"> </w:t>
      </w:r>
      <w:r w:rsidR="00D67411">
        <w:rPr>
          <w:szCs w:val="18"/>
        </w:rPr>
        <w:fldChar w:fldCharType="begin"/>
      </w:r>
      <w:r w:rsidR="00D67411">
        <w:rPr>
          <w:szCs w:val="18"/>
        </w:rPr>
        <w:instrText xml:space="preserve"> ADDIN EN.CITE &lt;EndNote&gt;&lt;Cite&gt;&lt;Author&gt;Dickinson&lt;/Author&gt;&lt;Year&gt;1993&lt;/Year&gt;&lt;IDText&gt;Optimal estimation of cell movement indices from the statistical analysis of cell tracking data&lt;/IDText&gt;&lt;DisplayText&gt;(Dickinson and Tranquillo, 1993)&lt;/DisplayText&gt;&lt;record&gt;&lt;urls&gt;&lt;related-urls&gt;&lt;url&gt;https://aiche.onlinelibrary.wiley.com/doi/abs/10.1002/aic.690391210&lt;/url&gt;&lt;/related-urls&gt;&lt;/urls&gt;&lt;isbn&gt;0001-1541&lt;/isbn&gt;&lt;titles&gt;&lt;title&gt;Optimal estimation of cell movement indices from the statistical analysis of cell tracking data&lt;/title&gt;&lt;secondary-title&gt;AIChE Journal&lt;/secondary-title&gt;&lt;/titles&gt;&lt;pages&gt;1995-2010&lt;/pages&gt;&lt;number&gt;12&lt;/number&gt;&lt;contributors&gt;&lt;authors&gt;&lt;author&gt;Dickinson, Richard B.&lt;/author&gt;&lt;author&gt;Tranquillo, Robert T.&lt;/author&gt;&lt;/authors&gt;&lt;/contributors&gt;&lt;added-date format="utc"&gt;1602860680&lt;/added-date&gt;&lt;ref-type name="Journal Article"&gt;17&lt;/ref-type&gt;&lt;dates&gt;&lt;year&gt;1993&lt;/year&gt;&lt;/dates&gt;&lt;rec-number&gt;27&lt;/rec-number&gt;&lt;publisher&gt;Wiley Online Library&lt;/publisher&gt;&lt;last-updated-date format="utc"&gt;1635864337&lt;/last-updated-date&gt;&lt;electronic-resource-num&gt;10.1002/aic.690391210&lt;/electronic-resource-num&gt;&lt;volume&gt;39&lt;/volume&gt;&lt;/record&gt;&lt;/Cite&gt;&lt;/EndNote&gt;</w:instrText>
      </w:r>
      <w:r w:rsidR="00D67411">
        <w:rPr>
          <w:szCs w:val="18"/>
        </w:rPr>
        <w:fldChar w:fldCharType="separate"/>
      </w:r>
      <w:r w:rsidR="00D67411">
        <w:rPr>
          <w:noProof/>
          <w:szCs w:val="18"/>
        </w:rPr>
        <w:t>(Dickinson and Tranquillo, 1993)</w:t>
      </w:r>
      <w:r w:rsidR="00D67411">
        <w:rPr>
          <w:szCs w:val="18"/>
        </w:rPr>
        <w:fldChar w:fldCharType="end"/>
      </w:r>
      <w:r w:rsidR="00D67411">
        <w:rPr>
          <w:szCs w:val="18"/>
        </w:rPr>
        <w:t>,</w:t>
      </w:r>
      <w:r w:rsidR="00DE5213" w:rsidRPr="009D17A1">
        <w:rPr>
          <w:szCs w:val="18"/>
        </w:rPr>
        <w:t xml:space="preserve"> </w:t>
      </w:r>
      <w:r w:rsidR="000F3617">
        <w:rPr>
          <w:szCs w:val="18"/>
        </w:rPr>
        <w:t xml:space="preserve">where </w:t>
      </w:r>
      <w:r w:rsidR="00DE5213" w:rsidRPr="009D17A1">
        <w:rPr>
          <w:szCs w:val="18"/>
        </w:rPr>
        <w:t>cell t</w:t>
      </w:r>
      <w:r w:rsidR="00A1292F" w:rsidRPr="009D17A1">
        <w:rPr>
          <w:szCs w:val="18"/>
        </w:rPr>
        <w:t>rajector</w:t>
      </w:r>
      <w:r w:rsidR="00DE5213" w:rsidRPr="009D17A1">
        <w:rPr>
          <w:szCs w:val="18"/>
        </w:rPr>
        <w:t xml:space="preserve">ies are </w:t>
      </w:r>
      <w:r w:rsidR="006B0740" w:rsidRPr="009D17A1">
        <w:rPr>
          <w:szCs w:val="18"/>
        </w:rPr>
        <w:t>considered</w:t>
      </w:r>
      <w:r w:rsidR="00A1292F" w:rsidRPr="009D17A1">
        <w:rPr>
          <w:szCs w:val="18"/>
        </w:rPr>
        <w:t xml:space="preserve"> as a succession of uncorrelated movements of duration equal to </w:t>
      </w:r>
      <w:r w:rsidR="009D32F2">
        <w:rPr>
          <w:szCs w:val="18"/>
        </w:rPr>
        <w:t xml:space="preserve">a characteristic time called </w:t>
      </w:r>
      <w:r w:rsidR="00A1292F" w:rsidRPr="009D17A1">
        <w:rPr>
          <w:szCs w:val="18"/>
        </w:rPr>
        <w:t xml:space="preserve">persistence time. From fits of the mean-squared displacements (MSDs) of the cells with the PRW model, motility </w:t>
      </w:r>
      <w:r w:rsidR="00D97464">
        <w:rPr>
          <w:szCs w:val="18"/>
        </w:rPr>
        <w:t xml:space="preserve">can </w:t>
      </w:r>
      <w:r w:rsidR="00A1292F" w:rsidRPr="009D17A1">
        <w:rPr>
          <w:szCs w:val="18"/>
        </w:rPr>
        <w:t xml:space="preserve">be fully characterized </w:t>
      </w:r>
      <w:r w:rsidR="00E941BE">
        <w:rPr>
          <w:szCs w:val="18"/>
        </w:rPr>
        <w:t>by means of two</w:t>
      </w:r>
      <w:r w:rsidR="00A1292F" w:rsidRPr="009D17A1">
        <w:rPr>
          <w:szCs w:val="18"/>
        </w:rPr>
        <w:t xml:space="preserve"> parameters: cell </w:t>
      </w:r>
      <w:r w:rsidR="009550C5" w:rsidRPr="009D17A1">
        <w:rPr>
          <w:szCs w:val="18"/>
        </w:rPr>
        <w:t>motility coefficient</w:t>
      </w:r>
      <w:r w:rsidR="00A1292F" w:rsidRPr="009D17A1">
        <w:rPr>
          <w:szCs w:val="18"/>
        </w:rPr>
        <w:t xml:space="preserve"> </w:t>
      </w:r>
      <w:r w:rsidR="00D97464">
        <w:rPr>
          <w:szCs w:val="18"/>
        </w:rPr>
        <w:t>(</w:t>
      </w:r>
      <w:r w:rsidR="001D2F4B" w:rsidRPr="009D17A1">
        <w:rPr>
          <w:szCs w:val="18"/>
        </w:rPr>
        <w:t>μ</w:t>
      </w:r>
      <w:r w:rsidR="00D97464">
        <w:rPr>
          <w:szCs w:val="18"/>
        </w:rPr>
        <w:t xml:space="preserve">, </w:t>
      </w:r>
      <w:r w:rsidR="00D97464" w:rsidRPr="009D17A1">
        <w:rPr>
          <w:szCs w:val="18"/>
        </w:rPr>
        <w:t>μ</w:t>
      </w:r>
      <w:r w:rsidR="00D97464">
        <w:rPr>
          <w:szCs w:val="18"/>
        </w:rPr>
        <w:t>m</w:t>
      </w:r>
      <w:r w:rsidR="00D97464" w:rsidRPr="00CF733F">
        <w:rPr>
          <w:szCs w:val="18"/>
          <w:vertAlign w:val="superscript"/>
        </w:rPr>
        <w:t>2</w:t>
      </w:r>
      <w:r w:rsidR="00D97464">
        <w:rPr>
          <w:szCs w:val="18"/>
        </w:rPr>
        <w:t>/s)</w:t>
      </w:r>
      <w:r w:rsidR="00D67411">
        <w:rPr>
          <w:szCs w:val="18"/>
        </w:rPr>
        <w:t>,</w:t>
      </w:r>
      <w:r w:rsidR="00A1292F" w:rsidRPr="009D17A1">
        <w:rPr>
          <w:szCs w:val="18"/>
        </w:rPr>
        <w:t xml:space="preserve"> and persistence time </w:t>
      </w:r>
      <w:r w:rsidR="00D97464">
        <w:rPr>
          <w:szCs w:val="18"/>
        </w:rPr>
        <w:t>(</w:t>
      </w:r>
      <w:r w:rsidR="00A1292F" w:rsidRPr="009D17A1">
        <w:rPr>
          <w:szCs w:val="18"/>
        </w:rPr>
        <w:t>P</w:t>
      </w:r>
      <w:r w:rsidR="00D97464">
        <w:rPr>
          <w:szCs w:val="18"/>
        </w:rPr>
        <w:t>, s)</w:t>
      </w:r>
      <w:r w:rsidR="00A1292F" w:rsidRPr="009D17A1">
        <w:rPr>
          <w:szCs w:val="18"/>
        </w:rPr>
        <w:t>.</w:t>
      </w:r>
    </w:p>
    <w:p w14:paraId="35D0B3F2" w14:textId="66B61F7E" w:rsidR="00870B50" w:rsidRPr="009D17A1" w:rsidRDefault="00D67411" w:rsidP="009D17A1">
      <w:pPr>
        <w:pStyle w:val="CETBodytext"/>
        <w:rPr>
          <w:szCs w:val="18"/>
        </w:rPr>
      </w:pPr>
      <w:r>
        <w:rPr>
          <w:szCs w:val="18"/>
        </w:rPr>
        <w:t>Recent</w:t>
      </w:r>
      <w:r w:rsidR="005C2172" w:rsidRPr="009D17A1">
        <w:rPr>
          <w:szCs w:val="18"/>
        </w:rPr>
        <w:t xml:space="preserve"> studies</w:t>
      </w:r>
      <w:r w:rsidR="00B93C15">
        <w:rPr>
          <w:szCs w:val="18"/>
        </w:rPr>
        <w:t>,</w:t>
      </w:r>
      <w:r w:rsidR="005C2172" w:rsidRPr="009D17A1">
        <w:rPr>
          <w:szCs w:val="18"/>
        </w:rPr>
        <w:t xml:space="preserve"> </w:t>
      </w:r>
      <w:r w:rsidR="00B93C15">
        <w:rPr>
          <w:szCs w:val="18"/>
        </w:rPr>
        <w:t xml:space="preserve">were </w:t>
      </w:r>
      <w:r w:rsidR="00C22B08">
        <w:rPr>
          <w:szCs w:val="18"/>
        </w:rPr>
        <w:t xml:space="preserve">focused on </w:t>
      </w:r>
      <w:r w:rsidR="00B93C15">
        <w:rPr>
          <w:szCs w:val="18"/>
        </w:rPr>
        <w:t xml:space="preserve">flow influence on </w:t>
      </w:r>
      <w:r w:rsidR="00C22B08">
        <w:rPr>
          <w:szCs w:val="18"/>
        </w:rPr>
        <w:t xml:space="preserve">biofilm </w:t>
      </w:r>
      <w:r w:rsidR="00AE79E9">
        <w:rPr>
          <w:szCs w:val="18"/>
        </w:rPr>
        <w:t xml:space="preserve">formation, investigating its morphology by 3D </w:t>
      </w:r>
      <w:proofErr w:type="spellStart"/>
      <w:r w:rsidR="00AE79E9">
        <w:rPr>
          <w:szCs w:val="18"/>
        </w:rPr>
        <w:t>reconstructure</w:t>
      </w:r>
      <w:proofErr w:type="spellEnd"/>
      <w:r w:rsidR="00AE79E9">
        <w:rPr>
          <w:szCs w:val="18"/>
        </w:rPr>
        <w:t xml:space="preserve"> of Confocal images, and </w:t>
      </w:r>
      <w:r w:rsidR="00C22B08">
        <w:rPr>
          <w:szCs w:val="18"/>
        </w:rPr>
        <w:t xml:space="preserve">surface </w:t>
      </w:r>
      <w:r w:rsidR="00B93C15">
        <w:rPr>
          <w:szCs w:val="18"/>
        </w:rPr>
        <w:t>properties</w:t>
      </w:r>
      <w:r w:rsidR="00AE79E9">
        <w:rPr>
          <w:szCs w:val="18"/>
        </w:rPr>
        <w:t xml:space="preserve"> by forced </w:t>
      </w:r>
      <w:r w:rsidR="00C22B08">
        <w:rPr>
          <w:szCs w:val="18"/>
        </w:rPr>
        <w:t>wetting</w:t>
      </w:r>
      <w:r w:rsidR="00483A68">
        <w:rPr>
          <w:szCs w:val="18"/>
        </w:rPr>
        <w:t xml:space="preserve"> </w:t>
      </w:r>
      <w:r w:rsidR="00F33FA8">
        <w:rPr>
          <w:szCs w:val="18"/>
        </w:rPr>
        <w:fldChar w:fldCharType="begin">
          <w:fldData xml:space="preserve">PEVuZE5vdGU+PENpdGU+PEF1dGhvcj5SZWN1cGlkbzwvQXV0aG9yPjxZZWFyPjIwMjA8L1llYXI+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</w:fldData>
        </w:fldChar>
      </w:r>
      <w:r w:rsidR="007B7F4B">
        <w:rPr>
          <w:szCs w:val="18"/>
        </w:rPr>
        <w:instrText xml:space="preserve"> ADDIN EN.CITE </w:instrText>
      </w:r>
      <w:r w:rsidR="007B7F4B">
        <w:rPr>
          <w:szCs w:val="18"/>
        </w:rPr>
        <w:fldChar w:fldCharType="begin">
          <w:fldData xml:space="preserve">PEVuZE5vdGU+PENpdGU+PEF1dGhvcj5SZWN1cGlkbzwvQXV0aG9yPjxZZWFyPjIwMjA8L1llYXI+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</w:fldData>
        </w:fldChar>
      </w:r>
      <w:r w:rsidR="007B7F4B">
        <w:rPr>
          <w:szCs w:val="18"/>
        </w:rPr>
        <w:instrText xml:space="preserve"> ADDIN EN.CITE.DATA </w:instrText>
      </w:r>
      <w:r w:rsidR="007B7F4B">
        <w:rPr>
          <w:szCs w:val="18"/>
        </w:rPr>
      </w:r>
      <w:r w:rsidR="007B7F4B">
        <w:rPr>
          <w:szCs w:val="18"/>
        </w:rPr>
        <w:fldChar w:fldCharType="end"/>
      </w:r>
      <w:r w:rsidR="00F33FA8">
        <w:rPr>
          <w:szCs w:val="18"/>
        </w:rPr>
      </w:r>
      <w:r w:rsidR="00F33FA8">
        <w:rPr>
          <w:szCs w:val="18"/>
        </w:rPr>
        <w:fldChar w:fldCharType="separate"/>
      </w:r>
      <w:r w:rsidR="007B7F4B">
        <w:rPr>
          <w:noProof/>
          <w:szCs w:val="18"/>
        </w:rPr>
        <w:t>(Recupido et al., 2020</w:t>
      </w:r>
      <w:r w:rsidR="006967C2">
        <w:rPr>
          <w:noProof/>
          <w:szCs w:val="18"/>
        </w:rPr>
        <w:t>;</w:t>
      </w:r>
      <w:r w:rsidR="007B7F4B">
        <w:rPr>
          <w:noProof/>
          <w:szCs w:val="18"/>
        </w:rPr>
        <w:t xml:space="preserve"> Castigliano et al.,</w:t>
      </w:r>
      <w:r w:rsidR="00210051">
        <w:rPr>
          <w:noProof/>
          <w:szCs w:val="18"/>
        </w:rPr>
        <w:t xml:space="preserve"> 2021</w:t>
      </w:r>
      <w:r w:rsidR="007B7F4B">
        <w:rPr>
          <w:noProof/>
          <w:szCs w:val="18"/>
        </w:rPr>
        <w:t xml:space="preserve"> </w:t>
      </w:r>
      <w:r w:rsidR="006967C2">
        <w:rPr>
          <w:noProof/>
          <w:szCs w:val="18"/>
        </w:rPr>
        <w:t xml:space="preserve">; </w:t>
      </w:r>
      <w:r w:rsidR="007B7F4B">
        <w:rPr>
          <w:noProof/>
          <w:szCs w:val="18"/>
        </w:rPr>
        <w:t>Recupido et al., 2021)</w:t>
      </w:r>
      <w:r w:rsidR="00F33FA8">
        <w:rPr>
          <w:szCs w:val="18"/>
        </w:rPr>
        <w:fldChar w:fldCharType="end"/>
      </w:r>
      <w:r w:rsidR="000007C7" w:rsidRPr="009D17A1">
        <w:rPr>
          <w:szCs w:val="18"/>
        </w:rPr>
        <w:t>.</w:t>
      </w:r>
    </w:p>
    <w:p w14:paraId="6BA7C09F" w14:textId="655F89C3" w:rsidR="009D17A1" w:rsidRPr="00576DC7" w:rsidRDefault="009D17A1" w:rsidP="00E47868">
      <w:pPr>
        <w:pStyle w:val="CETBodytext"/>
        <w:rPr>
          <w:szCs w:val="18"/>
        </w:rPr>
      </w:pPr>
      <w:r w:rsidRPr="00576DC7">
        <w:rPr>
          <w:szCs w:val="18"/>
        </w:rPr>
        <w:t>In this work</w:t>
      </w:r>
      <w:r w:rsidR="005053B9" w:rsidRPr="00576DC7">
        <w:rPr>
          <w:szCs w:val="18"/>
        </w:rPr>
        <w:t>,</w:t>
      </w:r>
      <w:r w:rsidRPr="00576DC7">
        <w:rPr>
          <w:szCs w:val="18"/>
        </w:rPr>
        <w:t xml:space="preserve"> </w:t>
      </w:r>
      <w:r w:rsidRPr="00576DC7">
        <w:rPr>
          <w:i/>
          <w:iCs/>
          <w:szCs w:val="18"/>
        </w:rPr>
        <w:t>Pseudomonas fluorescens</w:t>
      </w:r>
      <w:r w:rsidRPr="00576DC7">
        <w:rPr>
          <w:szCs w:val="18"/>
        </w:rPr>
        <w:t xml:space="preserve"> AR 11</w:t>
      </w:r>
      <w:r w:rsidR="00AE79E9">
        <w:rPr>
          <w:szCs w:val="18"/>
        </w:rPr>
        <w:t xml:space="preserve">, </w:t>
      </w:r>
      <w:r w:rsidR="00857A41" w:rsidRPr="00576DC7">
        <w:rPr>
          <w:szCs w:val="18"/>
        </w:rPr>
        <w:t xml:space="preserve">a Gram-negative, rod-shaped aerobic bacterium, </w:t>
      </w:r>
      <w:r w:rsidR="00AE79E9">
        <w:rPr>
          <w:szCs w:val="18"/>
        </w:rPr>
        <w:t>was</w:t>
      </w:r>
      <w:r w:rsidR="00AE79E9" w:rsidRPr="00576DC7">
        <w:rPr>
          <w:szCs w:val="18"/>
        </w:rPr>
        <w:t xml:space="preserve"> used a</w:t>
      </w:r>
      <w:r w:rsidR="00AE79E9">
        <w:rPr>
          <w:szCs w:val="18"/>
        </w:rPr>
        <w:t>s</w:t>
      </w:r>
      <w:r w:rsidR="00AE79E9" w:rsidRPr="00576DC7">
        <w:rPr>
          <w:szCs w:val="18"/>
        </w:rPr>
        <w:t xml:space="preserve"> model organism</w:t>
      </w:r>
      <w:r w:rsidR="00C62A8B">
        <w:rPr>
          <w:szCs w:val="18"/>
        </w:rPr>
        <w:t xml:space="preserve"> </w:t>
      </w:r>
      <w:r w:rsidR="002E1E48">
        <w:rPr>
          <w:szCs w:val="18"/>
        </w:rPr>
        <w:fldChar w:fldCharType="begin"/>
      </w:r>
      <w:r w:rsidR="007B7F4B">
        <w:rPr>
          <w:szCs w:val="18"/>
        </w:rPr>
        <w:instrText xml:space="preserve"> ADDIN EN.CITE &lt;EndNote&gt;&lt;Cite&gt;&lt;Author&gt;Oliveira&lt;/Author&gt;&lt;Year&gt;1994&lt;/Year&gt;&lt;IDText&gt;Polysaccharide production and biofilm formation by Pseudomonas fluorescens: effects of pH and surface material&lt;/IDText&gt;&lt;DisplayText&gt;(Oliveira et al., 1994)&lt;/DisplayText&gt;&lt;record&gt;&lt;isbn&gt;0927-7765&lt;/isbn&gt;&lt;titles&gt;&lt;title&gt;Polysaccharide production and biofilm formation by Pseudomonas fluorescens: effects of pH and surface material&lt;/title&gt;&lt;/titles&gt;&lt;contributors&gt;&lt;authors&gt;&lt;author&gt;Oliveira, Rosário&lt;/author&gt;&lt;author&gt;Melo, L. F.&lt;/author&gt;&lt;author&gt;Oliveira, A.&lt;/author&gt;&lt;author&gt;Salgueiro, R.&lt;/author&gt;&lt;/authors&gt;&lt;/contributors&gt;&lt;added-date format="utc"&gt;1643618917&lt;/added-date&gt;&lt;ref-type name="Journal Article"&gt;17&lt;/ref-type&gt;&lt;dates&gt;&lt;year&gt;1994&lt;/year&gt;&lt;/dates&gt;&lt;rec-number&gt;183&lt;/rec-number&gt;&lt;publisher&gt;Elsevier Science&lt;/publisher&gt;&lt;last-updated-date format="utc"&gt;1643618917&lt;/last-updated-date&gt;&lt;/record&gt;&lt;/Cite&gt;&lt;/EndNote&gt;</w:instrText>
      </w:r>
      <w:r w:rsidR="002E1E48">
        <w:rPr>
          <w:szCs w:val="18"/>
        </w:rPr>
        <w:fldChar w:fldCharType="separate"/>
      </w:r>
      <w:r w:rsidR="007B7F4B">
        <w:rPr>
          <w:noProof/>
          <w:szCs w:val="18"/>
        </w:rPr>
        <w:t>(Oliveira et al., 1994)</w:t>
      </w:r>
      <w:r w:rsidR="002E1E48">
        <w:rPr>
          <w:szCs w:val="18"/>
        </w:rPr>
        <w:fldChar w:fldCharType="end"/>
      </w:r>
      <w:r w:rsidR="00857A41" w:rsidRPr="00576DC7">
        <w:rPr>
          <w:szCs w:val="18"/>
        </w:rPr>
        <w:t>.</w:t>
      </w:r>
      <w:r w:rsidR="00F8572E">
        <w:rPr>
          <w:szCs w:val="18"/>
        </w:rPr>
        <w:t xml:space="preserve"> </w:t>
      </w:r>
      <w:r w:rsidR="00A35833">
        <w:rPr>
          <w:szCs w:val="18"/>
        </w:rPr>
        <w:t>Single strain-b</w:t>
      </w:r>
      <w:r w:rsidR="00A35833" w:rsidRPr="00D76168">
        <w:rPr>
          <w:szCs w:val="18"/>
        </w:rPr>
        <w:t>iofilms</w:t>
      </w:r>
      <w:r w:rsidR="00D83D79" w:rsidRPr="00A35833">
        <w:rPr>
          <w:szCs w:val="18"/>
        </w:rPr>
        <w:t xml:space="preserve"> </w:t>
      </w:r>
      <w:r w:rsidR="00A35833">
        <w:rPr>
          <w:szCs w:val="18"/>
        </w:rPr>
        <w:t>were cultivated</w:t>
      </w:r>
      <w:r w:rsidR="001F2061" w:rsidRPr="00576DC7">
        <w:rPr>
          <w:szCs w:val="18"/>
        </w:rPr>
        <w:t xml:space="preserve"> </w:t>
      </w:r>
      <w:r w:rsidR="00A35833">
        <w:rPr>
          <w:szCs w:val="18"/>
        </w:rPr>
        <w:t>using</w:t>
      </w:r>
      <w:r w:rsidR="001F2061" w:rsidRPr="00576DC7">
        <w:rPr>
          <w:szCs w:val="18"/>
        </w:rPr>
        <w:t xml:space="preserve"> commercial microfluidic </w:t>
      </w:r>
      <w:r w:rsidR="004C3D42">
        <w:rPr>
          <w:szCs w:val="18"/>
        </w:rPr>
        <w:t xml:space="preserve">flow </w:t>
      </w:r>
      <w:r w:rsidR="00C917EB">
        <w:rPr>
          <w:szCs w:val="18"/>
        </w:rPr>
        <w:t>cells (</w:t>
      </w:r>
      <w:proofErr w:type="spellStart"/>
      <w:r w:rsidR="007B17FF" w:rsidRPr="00A1426C">
        <w:t>Ibidi</w:t>
      </w:r>
      <w:proofErr w:type="spellEnd"/>
      <w:r w:rsidR="00A35833">
        <w:rPr>
          <w:szCs w:val="18"/>
        </w:rPr>
        <w:t>)</w:t>
      </w:r>
      <w:r w:rsidR="001F2061" w:rsidRPr="00576DC7">
        <w:rPr>
          <w:szCs w:val="18"/>
        </w:rPr>
        <w:t xml:space="preserve"> </w:t>
      </w:r>
      <w:r w:rsidR="00F8572E">
        <w:rPr>
          <w:szCs w:val="18"/>
        </w:rPr>
        <w:t xml:space="preserve">under </w:t>
      </w:r>
      <w:r w:rsidR="00A35833">
        <w:rPr>
          <w:szCs w:val="18"/>
        </w:rPr>
        <w:t>controlled shear rate.</w:t>
      </w:r>
      <w:r w:rsidR="004C3D42">
        <w:rPr>
          <w:szCs w:val="18"/>
        </w:rPr>
        <w:t xml:space="preserve"> Cell motility under was investigated </w:t>
      </w:r>
      <w:r w:rsidR="00F8572E">
        <w:rPr>
          <w:szCs w:val="18"/>
        </w:rPr>
        <w:t xml:space="preserve">by direct visualization Time – Lapse microscopy and image analysis. </w:t>
      </w:r>
      <w:r w:rsidR="00E47868">
        <w:rPr>
          <w:szCs w:val="18"/>
        </w:rPr>
        <w:t xml:space="preserve">Quantitative </w:t>
      </w:r>
      <w:r w:rsidR="004C3D42">
        <w:rPr>
          <w:szCs w:val="18"/>
        </w:rPr>
        <w:t xml:space="preserve">parameters </w:t>
      </w:r>
      <w:r w:rsidR="004C3D42">
        <w:rPr>
          <w:szCs w:val="18"/>
        </w:rPr>
        <w:t>were obtained</w:t>
      </w:r>
      <w:r w:rsidR="00E47868">
        <w:rPr>
          <w:szCs w:val="18"/>
        </w:rPr>
        <w:t xml:space="preserve"> by </w:t>
      </w:r>
      <w:r w:rsidR="00706BE0">
        <w:rPr>
          <w:szCs w:val="18"/>
        </w:rPr>
        <w:t>analyzing</w:t>
      </w:r>
      <w:r w:rsidR="00E47868">
        <w:rPr>
          <w:szCs w:val="18"/>
        </w:rPr>
        <w:t xml:space="preserve"> trajectory according to PRW models</w:t>
      </w:r>
      <w:r w:rsidR="00B048DC" w:rsidRPr="00576DC7">
        <w:rPr>
          <w:szCs w:val="18"/>
        </w:rPr>
        <w:t>.</w:t>
      </w:r>
      <w:r w:rsidR="005053D2" w:rsidRPr="00576DC7">
        <w:rPr>
          <w:szCs w:val="18"/>
        </w:rPr>
        <w:t xml:space="preserve"> </w:t>
      </w:r>
      <w:r w:rsidR="00943233">
        <w:rPr>
          <w:szCs w:val="18"/>
        </w:rPr>
        <w:t>T</w:t>
      </w:r>
      <w:r w:rsidR="006A7885" w:rsidRPr="00576DC7">
        <w:rPr>
          <w:szCs w:val="18"/>
        </w:rPr>
        <w:t xml:space="preserve">he minimal number of trajectories required </w:t>
      </w:r>
      <w:r w:rsidR="002B3D09">
        <w:rPr>
          <w:szCs w:val="18"/>
        </w:rPr>
        <w:t>to guarantee</w:t>
      </w:r>
      <w:r w:rsidR="006A7885" w:rsidRPr="00576DC7">
        <w:rPr>
          <w:szCs w:val="18"/>
        </w:rPr>
        <w:t xml:space="preserve"> </w:t>
      </w:r>
      <w:r w:rsidR="00943233">
        <w:rPr>
          <w:szCs w:val="18"/>
        </w:rPr>
        <w:t xml:space="preserve">statistically significant </w:t>
      </w:r>
      <w:r w:rsidR="006A7885" w:rsidRPr="00576DC7">
        <w:rPr>
          <w:szCs w:val="18"/>
        </w:rPr>
        <w:t>results</w:t>
      </w:r>
      <w:r w:rsidR="00943233">
        <w:rPr>
          <w:szCs w:val="18"/>
        </w:rPr>
        <w:t xml:space="preserve"> was investigated</w:t>
      </w:r>
      <w:r w:rsidR="006A7885" w:rsidRPr="00576DC7">
        <w:rPr>
          <w:szCs w:val="18"/>
        </w:rPr>
        <w:t>.</w:t>
      </w:r>
    </w:p>
    <w:p w14:paraId="3279E275" w14:textId="0D863830" w:rsidR="00AA5CC9" w:rsidRDefault="00AA5CC9" w:rsidP="00AA5CC9">
      <w:pPr>
        <w:pStyle w:val="CETHeading1"/>
      </w:pPr>
      <w:r>
        <w:t>Materials and Methods</w:t>
      </w:r>
    </w:p>
    <w:p w14:paraId="7EEB7900" w14:textId="77777777" w:rsidR="00CD0830" w:rsidRPr="00642E63" w:rsidRDefault="0058140B" w:rsidP="00642E63">
      <w:pPr>
        <w:pStyle w:val="CETheadingx"/>
      </w:pPr>
      <w:r w:rsidRPr="00642E63">
        <w:rPr>
          <w:rStyle w:val="CETheadingxCarattere"/>
          <w:b/>
        </w:rPr>
        <w:t>Microorganism and Culture Conditions.</w:t>
      </w:r>
      <w:r w:rsidRPr="00642E63">
        <w:t xml:space="preserve"> </w:t>
      </w:r>
    </w:p>
    <w:p w14:paraId="28FA1B69" w14:textId="6966CE13" w:rsidR="00165318" w:rsidRDefault="0058140B" w:rsidP="0058140B">
      <w:pPr>
        <w:pStyle w:val="CETBodytext"/>
      </w:pPr>
      <w:r>
        <w:t xml:space="preserve">Lyophilized </w:t>
      </w:r>
      <w:proofErr w:type="spellStart"/>
      <w:r w:rsidRPr="00110C4A">
        <w:rPr>
          <w:i/>
          <w:iCs/>
        </w:rPr>
        <w:t>P</w:t>
      </w:r>
      <w:r w:rsidR="003920E4">
        <w:rPr>
          <w:i/>
          <w:iCs/>
        </w:rPr>
        <w:t>.</w:t>
      </w:r>
      <w:r w:rsidR="00E70261">
        <w:rPr>
          <w:i/>
          <w:iCs/>
        </w:rPr>
        <w:t>g</w:t>
      </w:r>
      <w:proofErr w:type="spellEnd"/>
      <w:r w:rsidRPr="00110C4A">
        <w:rPr>
          <w:i/>
          <w:iCs/>
        </w:rPr>
        <w:t xml:space="preserve"> fluorescens </w:t>
      </w:r>
      <w:r>
        <w:t xml:space="preserve">AR 11 bacteria </w:t>
      </w:r>
      <w:r w:rsidR="007B17FF">
        <w:t xml:space="preserve">were </w:t>
      </w:r>
      <w:r>
        <w:t>provided by DSMZ</w:t>
      </w:r>
      <w:r w:rsidR="006967C2">
        <w:t xml:space="preserve"> </w:t>
      </w:r>
      <w:r>
        <w:t>-</w:t>
      </w:r>
      <w:r w:rsidR="006967C2">
        <w:t xml:space="preserve"> </w:t>
      </w:r>
      <w:r>
        <w:t>German</w:t>
      </w:r>
      <w:r w:rsidR="00B14204">
        <w:t xml:space="preserve"> </w:t>
      </w:r>
      <w:r>
        <w:t>Collection of Microorganisms and Cell Cultures (Braunschweig,</w:t>
      </w:r>
      <w:r w:rsidR="00B14204">
        <w:t xml:space="preserve"> </w:t>
      </w:r>
      <w:r>
        <w:t xml:space="preserve">Germany) and reactivated according to the </w:t>
      </w:r>
      <w:r w:rsidR="006967C2">
        <w:t xml:space="preserve">provider recommendations </w:t>
      </w:r>
      <w:r w:rsidR="00C917EB">
        <w:t>(www.dsmz.de)</w:t>
      </w:r>
      <w:r>
        <w:t>.</w:t>
      </w:r>
      <w:r w:rsidR="00B14204">
        <w:t xml:space="preserve"> </w:t>
      </w:r>
    </w:p>
    <w:p w14:paraId="1D293378" w14:textId="3FB0B159" w:rsidR="003E6D2B" w:rsidRPr="00CD0830" w:rsidRDefault="00EE5253" w:rsidP="000F4FCE">
      <w:pPr>
        <w:pStyle w:val="CETBodytext"/>
      </w:pPr>
      <w:r>
        <w:t>Culture</w:t>
      </w:r>
      <w:r w:rsidR="001D5DF1">
        <w:t>s</w:t>
      </w:r>
      <w:r w:rsidR="000370E8" w:rsidRPr="000370E8">
        <w:t xml:space="preserve"> were prepared by inoculating 3 mL of complex </w:t>
      </w:r>
      <w:r w:rsidR="000370E8" w:rsidRPr="000370E8">
        <w:t>medium (</w:t>
      </w:r>
      <w:r w:rsidR="007B17FF">
        <w:t xml:space="preserve">consisting in </w:t>
      </w:r>
      <w:r w:rsidR="000370E8" w:rsidRPr="000370E8">
        <w:t xml:space="preserve">5 g/L of peptone from animal tissue, and 3 g/L of meat extract </w:t>
      </w:r>
      <w:r w:rsidR="00A36FDE">
        <w:t>in</w:t>
      </w:r>
      <w:r w:rsidR="00A36FDE" w:rsidRPr="000370E8">
        <w:t xml:space="preserve"> </w:t>
      </w:r>
      <w:r w:rsidR="000370E8" w:rsidRPr="000370E8">
        <w:t xml:space="preserve">double-distilled water) from a frozen stock and incubating overnight at 30 °C, while shaking at 90 rpm. Approximately 1 mL of solution was then resuspended in 10 mL of </w:t>
      </w:r>
      <w:r w:rsidR="006527E4">
        <w:t xml:space="preserve">sterile </w:t>
      </w:r>
      <w:r w:rsidR="007B17FF">
        <w:t>M9-</w:t>
      </w:r>
      <w:r w:rsidR="000370E8" w:rsidRPr="000370E8">
        <w:t>minimal medium (6.8 g/L of Na</w:t>
      </w:r>
      <w:r w:rsidR="000370E8" w:rsidRPr="002A0040">
        <w:rPr>
          <w:vertAlign w:val="subscript"/>
        </w:rPr>
        <w:t>2</w:t>
      </w:r>
      <w:r w:rsidR="000370E8" w:rsidRPr="000370E8">
        <w:t>HPO</w:t>
      </w:r>
      <w:r w:rsidR="000370E8" w:rsidRPr="002A0040">
        <w:rPr>
          <w:vertAlign w:val="subscript"/>
        </w:rPr>
        <w:t>4</w:t>
      </w:r>
      <w:r w:rsidR="000370E8" w:rsidRPr="000370E8">
        <w:t>, 3 g/L of KH</w:t>
      </w:r>
      <w:r w:rsidR="000370E8" w:rsidRPr="002A0040">
        <w:rPr>
          <w:vertAlign w:val="subscript"/>
        </w:rPr>
        <w:t>2</w:t>
      </w:r>
      <w:r w:rsidR="000370E8" w:rsidRPr="000370E8">
        <w:t>PO</w:t>
      </w:r>
      <w:r w:rsidR="000370E8" w:rsidRPr="002A0040">
        <w:rPr>
          <w:vertAlign w:val="subscript"/>
        </w:rPr>
        <w:t>4</w:t>
      </w:r>
      <w:r w:rsidR="000370E8" w:rsidRPr="000370E8">
        <w:t>, 0.5 g/L of NaCl, and 1 g/L NH</w:t>
      </w:r>
      <w:r w:rsidR="000370E8" w:rsidRPr="002A0040">
        <w:rPr>
          <w:vertAlign w:val="subscript"/>
        </w:rPr>
        <w:t>4</w:t>
      </w:r>
      <w:r w:rsidR="000370E8" w:rsidRPr="000370E8">
        <w:t>Cl, 0.24 g/L MgSO</w:t>
      </w:r>
      <w:r w:rsidR="000370E8" w:rsidRPr="002A0040">
        <w:rPr>
          <w:vertAlign w:val="subscript"/>
        </w:rPr>
        <w:t>4</w:t>
      </w:r>
      <w:r w:rsidR="000370E8" w:rsidRPr="000370E8">
        <w:t>·7H</w:t>
      </w:r>
      <w:r w:rsidR="000370E8" w:rsidRPr="002A0040">
        <w:rPr>
          <w:vertAlign w:val="subscript"/>
        </w:rPr>
        <w:t>2</w:t>
      </w:r>
      <w:r w:rsidR="000370E8" w:rsidRPr="000370E8">
        <w:t>O, 0.04 g/L CaCl</w:t>
      </w:r>
      <w:r w:rsidR="000370E8" w:rsidRPr="002A0040">
        <w:rPr>
          <w:vertAlign w:val="subscript"/>
        </w:rPr>
        <w:t>2</w:t>
      </w:r>
      <w:r w:rsidR="000370E8" w:rsidRPr="000370E8">
        <w:t>·2H</w:t>
      </w:r>
      <w:r w:rsidR="000370E8" w:rsidRPr="002A0040">
        <w:rPr>
          <w:vertAlign w:val="subscript"/>
        </w:rPr>
        <w:t>2</w:t>
      </w:r>
      <w:r w:rsidR="000370E8" w:rsidRPr="000370E8">
        <w:t>O, 0.05 g/L EDTA, 8.3 mg/L FeCl</w:t>
      </w:r>
      <w:r w:rsidR="000370E8" w:rsidRPr="002A0040">
        <w:rPr>
          <w:vertAlign w:val="subscript"/>
        </w:rPr>
        <w:t>3</w:t>
      </w:r>
      <w:r w:rsidR="000370E8" w:rsidRPr="000370E8">
        <w:t>, 0.84 mg/L ZnCl</w:t>
      </w:r>
      <w:r w:rsidR="000370E8" w:rsidRPr="002A0040">
        <w:rPr>
          <w:vertAlign w:val="subscript"/>
        </w:rPr>
        <w:t>2</w:t>
      </w:r>
      <w:r w:rsidR="000370E8" w:rsidRPr="000370E8">
        <w:t>, 0.1 mg/L CuCl</w:t>
      </w:r>
      <w:r w:rsidR="000370E8" w:rsidRPr="002A0040">
        <w:rPr>
          <w:vertAlign w:val="subscript"/>
        </w:rPr>
        <w:t>2</w:t>
      </w:r>
      <w:r w:rsidR="000370E8" w:rsidRPr="000370E8">
        <w:t>·2 H</w:t>
      </w:r>
      <w:r w:rsidR="000370E8" w:rsidRPr="002A0040">
        <w:rPr>
          <w:vertAlign w:val="subscript"/>
        </w:rPr>
        <w:t>2</w:t>
      </w:r>
      <w:r w:rsidR="000370E8" w:rsidRPr="000370E8">
        <w:t>O, 0.1 mg/L CoCl</w:t>
      </w:r>
      <w:r w:rsidR="000370E8" w:rsidRPr="002A0040">
        <w:rPr>
          <w:vertAlign w:val="subscript"/>
        </w:rPr>
        <w:t>2</w:t>
      </w:r>
      <w:r w:rsidR="000370E8" w:rsidRPr="000370E8">
        <w:t>·2H</w:t>
      </w:r>
      <w:r w:rsidR="000370E8" w:rsidRPr="002A0040">
        <w:rPr>
          <w:vertAlign w:val="subscript"/>
        </w:rPr>
        <w:t>2</w:t>
      </w:r>
      <w:r w:rsidR="000370E8" w:rsidRPr="000370E8">
        <w:t>O, 0.1 mg/L H</w:t>
      </w:r>
      <w:r w:rsidR="000370E8" w:rsidRPr="002A0040">
        <w:rPr>
          <w:vertAlign w:val="subscript"/>
        </w:rPr>
        <w:t>3</w:t>
      </w:r>
      <w:r w:rsidR="000370E8" w:rsidRPr="000370E8">
        <w:t>BO</w:t>
      </w:r>
      <w:r w:rsidR="000370E8" w:rsidRPr="002A0040">
        <w:rPr>
          <w:vertAlign w:val="subscript"/>
        </w:rPr>
        <w:t>3</w:t>
      </w:r>
      <w:r w:rsidR="000370E8" w:rsidRPr="000370E8">
        <w:t>, and 0.016 mg/L MnCl</w:t>
      </w:r>
      <w:r w:rsidR="000370E8" w:rsidRPr="002A0040">
        <w:rPr>
          <w:vertAlign w:val="subscript"/>
        </w:rPr>
        <w:t>2</w:t>
      </w:r>
      <w:r w:rsidR="000370E8" w:rsidRPr="000370E8">
        <w:t xml:space="preserve">·4 H2O </w:t>
      </w:r>
      <w:r w:rsidR="007B17FF">
        <w:t>supplemented with</w:t>
      </w:r>
      <w:r w:rsidR="007B17FF" w:rsidRPr="000370E8">
        <w:t xml:space="preserve"> </w:t>
      </w:r>
      <w:r w:rsidR="000370E8" w:rsidRPr="000370E8">
        <w:t>0.4% succinic acid, at pH 7)</w:t>
      </w:r>
      <w:r w:rsidR="007B17FF">
        <w:t>. The obtained suspension was</w:t>
      </w:r>
      <w:r w:rsidR="000370E8" w:rsidRPr="000370E8">
        <w:t xml:space="preserve"> </w:t>
      </w:r>
      <w:r w:rsidR="007B17FF">
        <w:t>then</w:t>
      </w:r>
      <w:r w:rsidR="00C41BB1">
        <w:t xml:space="preserve"> </w:t>
      </w:r>
      <w:r w:rsidR="000370E8" w:rsidRPr="000370E8">
        <w:t>incubated under the same conditions</w:t>
      </w:r>
      <w:r w:rsidR="00BA344F">
        <w:t xml:space="preserve"> indicated above,</w:t>
      </w:r>
      <w:r w:rsidR="000370E8" w:rsidRPr="000370E8">
        <w:t xml:space="preserve"> to achieve an optical density (OD</w:t>
      </w:r>
      <w:r w:rsidR="000370E8" w:rsidRPr="002A0040">
        <w:rPr>
          <w:vertAlign w:val="subscript"/>
        </w:rPr>
        <w:t>600nm</w:t>
      </w:r>
      <w:r w:rsidR="000370E8" w:rsidRPr="000370E8">
        <w:t>) ≈ 0.5 which corresponds to 10</w:t>
      </w:r>
      <w:r w:rsidR="000370E8" w:rsidRPr="002A0040">
        <w:rPr>
          <w:vertAlign w:val="superscript"/>
        </w:rPr>
        <w:t>7</w:t>
      </w:r>
      <w:r w:rsidR="000370E8" w:rsidRPr="000370E8">
        <w:t xml:space="preserve"> cells/mL</w:t>
      </w:r>
      <w:r w:rsidR="004475F7">
        <w:t xml:space="preserve">, </w:t>
      </w:r>
      <w:r w:rsidR="007B17FF">
        <w:t>approximately</w:t>
      </w:r>
      <w:r w:rsidR="000370E8" w:rsidRPr="000370E8">
        <w:t>.</w:t>
      </w:r>
    </w:p>
    <w:p w14:paraId="1952A4A4" w14:textId="77777777" w:rsidR="00CD0830" w:rsidRPr="00642E63" w:rsidRDefault="006622A5" w:rsidP="00642E63">
      <w:pPr>
        <w:pStyle w:val="CETheadingx"/>
      </w:pPr>
      <w:r w:rsidRPr="00642E63">
        <w:rPr>
          <w:rStyle w:val="CETheadingxCarattere"/>
          <w:b/>
        </w:rPr>
        <w:t xml:space="preserve">Experimental setup and </w:t>
      </w:r>
      <w:r w:rsidR="00C40BAE" w:rsidRPr="00642E63">
        <w:rPr>
          <w:rStyle w:val="CETheadingxCarattere"/>
          <w:b/>
        </w:rPr>
        <w:t>flow condition</w:t>
      </w:r>
      <w:r w:rsidR="007C2A3D" w:rsidRPr="00642E63">
        <w:rPr>
          <w:rStyle w:val="CETheadingxCarattere"/>
          <w:b/>
        </w:rPr>
        <w:t>.</w:t>
      </w:r>
      <w:r w:rsidR="003D343C" w:rsidRPr="00642E63">
        <w:t xml:space="preserve"> </w:t>
      </w:r>
    </w:p>
    <w:p w14:paraId="6ED10329" w14:textId="5C0DD37F" w:rsidR="0091327B" w:rsidRPr="00A1426C" w:rsidRDefault="008508BF" w:rsidP="000F4FCE">
      <w:pPr>
        <w:pStyle w:val="CETBodytext"/>
      </w:pPr>
      <w:r w:rsidRPr="00A1426C">
        <w:t xml:space="preserve">To analyze bacterial cell motility </w:t>
      </w:r>
      <w:r w:rsidR="00F87AFF" w:rsidRPr="00A1426C">
        <w:t xml:space="preserve">in </w:t>
      </w:r>
      <w:r w:rsidR="0091327B" w:rsidRPr="00A1426C">
        <w:t>flow</w:t>
      </w:r>
      <w:r w:rsidR="009631DD" w:rsidRPr="00A1426C">
        <w:t>,</w:t>
      </w:r>
      <w:r w:rsidR="0091327B" w:rsidRPr="00A1426C">
        <w:t xml:space="preserve"> </w:t>
      </w:r>
      <w:r w:rsidR="007B17FF">
        <w:t xml:space="preserve">a </w:t>
      </w:r>
      <w:r w:rsidR="00D76168">
        <w:t>custom-made</w:t>
      </w:r>
      <w:r w:rsidR="00F27CE7">
        <w:t xml:space="preserve"> apparatus</w:t>
      </w:r>
      <w:r w:rsidR="007B17FF">
        <w:t xml:space="preserve"> </w:t>
      </w:r>
      <w:r w:rsidR="00B50F72">
        <w:t>based on</w:t>
      </w:r>
      <w:r w:rsidR="00B16066">
        <w:t xml:space="preserve"> </w:t>
      </w:r>
      <w:r w:rsidR="00C41BB1" w:rsidRPr="00A1426C">
        <w:t xml:space="preserve">a commercial microfluidic </w:t>
      </w:r>
      <w:r w:rsidR="006F633A">
        <w:t xml:space="preserve">rectangular </w:t>
      </w:r>
      <w:r w:rsidR="00C41BB1">
        <w:t xml:space="preserve">flow cell </w:t>
      </w:r>
      <w:r w:rsidR="00C41BB1" w:rsidRPr="00A1426C">
        <w:t>(</w:t>
      </w:r>
      <w:proofErr w:type="spellStart"/>
      <w:r w:rsidR="00C41BB1" w:rsidRPr="00A1426C">
        <w:t>Ibidi</w:t>
      </w:r>
      <w:proofErr w:type="spellEnd"/>
      <w:r w:rsidR="00C41BB1" w:rsidRPr="00A1426C">
        <w:t xml:space="preserve"> Cell in Focus, µ-Slide VI 0.1</w:t>
      </w:r>
      <w:r w:rsidR="00C41BB1">
        <w:t>,</w:t>
      </w:r>
      <w:r w:rsidR="00C41BB1" w:rsidRPr="00A1426C">
        <w:t xml:space="preserve"> 100 </w:t>
      </w:r>
      <w:proofErr w:type="spellStart"/>
      <w:r w:rsidR="00C41BB1" w:rsidRPr="00A1426C">
        <w:t>μm</w:t>
      </w:r>
      <w:proofErr w:type="spellEnd"/>
      <w:r w:rsidR="00C41BB1">
        <w:t xml:space="preserve"> x</w:t>
      </w:r>
      <w:r w:rsidR="00C41BB1" w:rsidRPr="00A1426C">
        <w:t xml:space="preserve"> 17 mm</w:t>
      </w:r>
      <w:r w:rsidR="00C41BB1">
        <w:t xml:space="preserve"> x</w:t>
      </w:r>
      <w:r w:rsidR="00C41BB1" w:rsidRPr="00A1426C">
        <w:t>1 mm</w:t>
      </w:r>
      <w:r w:rsidR="00C41BB1">
        <w:t>)</w:t>
      </w:r>
      <w:r w:rsidR="000574F8">
        <w:t xml:space="preserve"> was used</w:t>
      </w:r>
      <w:r w:rsidR="00C41BB1">
        <w:t xml:space="preserve">. </w:t>
      </w:r>
      <w:r w:rsidR="00B50F72">
        <w:t>A</w:t>
      </w:r>
      <w:r w:rsidR="000574F8">
        <w:t xml:space="preserve"> </w:t>
      </w:r>
      <w:r w:rsidR="000F4FCE" w:rsidRPr="00A1426C">
        <w:t>syringe pump (</w:t>
      </w:r>
      <w:r w:rsidR="00615B7C" w:rsidRPr="00A1426C">
        <w:t>Harvard Apparatus</w:t>
      </w:r>
      <w:r w:rsidR="00615B7C">
        <w:t>,</w:t>
      </w:r>
      <w:r w:rsidR="00615B7C" w:rsidRPr="00A1426C">
        <w:t xml:space="preserve"> </w:t>
      </w:r>
      <w:r w:rsidR="000F4FCE" w:rsidRPr="00A1426C">
        <w:t>Pump 11, Pico Plus Elite</w:t>
      </w:r>
      <w:r w:rsidR="00A60471">
        <w:t>,</w:t>
      </w:r>
      <w:r w:rsidR="00615B7C">
        <w:t xml:space="preserve"> USA</w:t>
      </w:r>
      <w:r w:rsidR="00B50F72">
        <w:t>)</w:t>
      </w:r>
      <w:r w:rsidR="006F633A" w:rsidRPr="006F633A">
        <w:t xml:space="preserve"> </w:t>
      </w:r>
      <w:r w:rsidR="006F633A" w:rsidRPr="00A1426C">
        <w:t>equipped with two 10 mL syringes</w:t>
      </w:r>
      <w:r w:rsidR="000574F8">
        <w:t xml:space="preserve"> was</w:t>
      </w:r>
      <w:r w:rsidR="006F633A">
        <w:t xml:space="preserve"> connected to the </w:t>
      </w:r>
      <w:r w:rsidR="000574F8">
        <w:t xml:space="preserve">flow cell </w:t>
      </w:r>
      <w:r w:rsidR="006F633A">
        <w:t xml:space="preserve">by </w:t>
      </w:r>
      <w:r w:rsidR="006F633A" w:rsidRPr="00A1426C">
        <w:t>silicone tube</w:t>
      </w:r>
      <w:r w:rsidR="000574F8">
        <w:t>s</w:t>
      </w:r>
      <w:r w:rsidR="006F633A" w:rsidRPr="00A1426C">
        <w:t xml:space="preserve"> and connectors</w:t>
      </w:r>
      <w:r w:rsidR="006F633A">
        <w:t>, a downstream tank</w:t>
      </w:r>
      <w:r w:rsidR="000574F8">
        <w:t xml:space="preserve"> </w:t>
      </w:r>
      <w:r w:rsidR="00AD12D1">
        <w:t>was finally used to collect the fluid (</w:t>
      </w:r>
      <w:r w:rsidR="000742E8">
        <w:t>Figure 1)</w:t>
      </w:r>
      <w:r w:rsidR="000F4FCE" w:rsidRPr="00A1426C">
        <w:t>.</w:t>
      </w:r>
      <w:r w:rsidR="000742E8">
        <w:t xml:space="preserve"> Such in-flow apparatus enables to impose controlled shear stress conditions by monitoring the inlet flow rate to the microfluidic flow cell.</w:t>
      </w:r>
      <w:r w:rsidR="00997896" w:rsidRPr="00997896">
        <w:rPr>
          <w:rFonts w:cs="Arial"/>
          <w:szCs w:val="18"/>
        </w:rPr>
        <w:t xml:space="preserve"> </w:t>
      </w:r>
      <w:r w:rsidR="00997896" w:rsidRPr="00FB6848">
        <w:rPr>
          <w:rFonts w:cs="Arial"/>
          <w:szCs w:val="18"/>
        </w:rPr>
        <w:t xml:space="preserve">The wall shear rate </w:t>
      </w:r>
      <w:r w:rsidR="00997896">
        <w:rPr>
          <w:rFonts w:cs="Arial"/>
          <w:szCs w:val="18"/>
        </w:rPr>
        <w:t xml:space="preserve">is </w:t>
      </w:r>
      <w:r w:rsidR="00997896" w:rsidRPr="00FB6848">
        <w:rPr>
          <w:rFonts w:cs="Arial"/>
          <w:szCs w:val="18"/>
        </w:rPr>
        <w:t>a function of the imposed volumetric flow rate and the flow cell geometrical characteristics through the following equation:</w:t>
      </w:r>
      <w:r w:rsidR="00997896" w:rsidRPr="00CF733F">
        <w:rPr>
          <w:rFonts w:ascii="Cambria Math" w:hAnsi="Cambria Math" w:cs="Arial"/>
          <w:bCs/>
          <w:szCs w:val="18"/>
        </w:rPr>
        <w:t xml:space="preserve"> </w:t>
      </w:r>
      <m:oMath>
        <m:sSub>
          <m:sSubPr>
            <m:ctrlPr>
              <w:rPr>
                <w:rFonts w:ascii="Cambria Math" w:hAnsi="Cambria Math" w:cs="Arial"/>
                <w:bCs/>
                <w:szCs w:val="18"/>
                <w:lang w:val="it-IT"/>
              </w:rPr>
            </m:ctrlPr>
          </m:sSubPr>
          <m:e>
            <m:acc>
              <m:accPr>
                <m:chr m:val="̇"/>
                <m:ctrlPr>
                  <w:rPr>
                    <w:rFonts w:ascii="Cambria Math" w:hAnsi="Cambria Math" w:cs="Arial"/>
                    <w:bCs/>
                    <w:szCs w:val="18"/>
                    <w:lang w:val="it-IT"/>
                  </w:rPr>
                </m:ctrlPr>
              </m:accPr>
              <m:e>
                <m:r>
                  <w:rPr>
                    <w:rFonts w:ascii="Cambria Math" w:hAnsi="Cambria Math" w:cs="Arial"/>
                    <w:szCs w:val="18"/>
                    <w:lang w:val="it-IT"/>
                  </w:rPr>
                  <m:t>γ</m:t>
                </m:r>
              </m:e>
            </m:acc>
          </m:e>
          <m:sub>
            <m:r>
              <w:rPr>
                <w:rFonts w:ascii="Cambria Math" w:hAnsi="Cambria Math" w:cs="Arial"/>
                <w:szCs w:val="18"/>
                <w:lang w:val="it-IT"/>
              </w:rPr>
              <m:t>w</m:t>
            </m:r>
          </m:sub>
        </m:sSub>
        <m:r>
          <m:rPr>
            <m:sty m:val="p"/>
          </m:rPr>
          <w:rPr>
            <w:rFonts w:ascii="Cambria Math" w:hAnsi="Cambria Math" w:cs="Arial"/>
            <w:szCs w:val="18"/>
          </w:rPr>
          <m:t>=</m:t>
        </m:r>
        <m:f>
          <m:fPr>
            <m:ctrlPr>
              <w:rPr>
                <w:rFonts w:ascii="Cambria Math" w:hAnsi="Cambria Math" w:cs="Arial"/>
                <w:bCs/>
                <w:szCs w:val="18"/>
              </w:rPr>
            </m:ctrlPr>
          </m:fPr>
          <m:num>
            <m:r>
              <m:rPr>
                <m:sty m:val="p"/>
              </m:rPr>
              <w:rPr>
                <w:rFonts w:ascii="Cambria Math" w:hAnsi="Cambria Math" w:cs="Arial"/>
                <w:szCs w:val="18"/>
              </w:rPr>
              <m:t xml:space="preserve">3 </m:t>
            </m:r>
            <m:r>
              <w:rPr>
                <w:rFonts w:ascii="Cambria Math" w:hAnsi="Cambria Math" w:cs="Arial"/>
                <w:szCs w:val="18"/>
              </w:rPr>
              <m:t>Q</m:t>
            </m:r>
          </m:num>
          <m:den>
            <m:r>
              <m:rPr>
                <m:sty m:val="p"/>
              </m:rPr>
              <w:rPr>
                <w:rFonts w:ascii="Cambria Math" w:hAnsi="Cambria Math" w:cs="Arial"/>
                <w:szCs w:val="18"/>
              </w:rPr>
              <m:t>(</m:t>
            </m:r>
            <m:sSup>
              <m:sSupPr>
                <m:ctrlPr>
                  <w:rPr>
                    <w:rFonts w:ascii="Cambria Math" w:hAnsi="Cambria Math" w:cs="Arial"/>
                    <w:bCs/>
                    <w:szCs w:val="18"/>
                    <w:lang w:val="it-IT"/>
                  </w:rPr>
                </m:ctrlPr>
              </m:sSupPr>
              <m:e>
                <m:r>
                  <m:rPr>
                    <m:sty m:val="p"/>
                  </m:rPr>
                  <w:rPr>
                    <w:rFonts w:ascii="Cambria Math" w:hAnsi="Cambria Math" w:cs="Arial"/>
                    <w:szCs w:val="18"/>
                  </w:rPr>
                  <m:t xml:space="preserve">2 </m:t>
                </m:r>
                <m:r>
                  <w:rPr>
                    <w:rFonts w:ascii="Cambria Math" w:hAnsi="Cambria Math" w:cs="Arial"/>
                    <w:szCs w:val="18"/>
                    <w:lang w:val="it-IT"/>
                  </w:rPr>
                  <m:t>δ</m:t>
                </m:r>
              </m:e>
              <m:sup>
                <m:r>
                  <m:rPr>
                    <m:sty m:val="p"/>
                  </m:rPr>
                  <w:rPr>
                    <w:rFonts w:ascii="Cambria Math" w:hAnsi="Cambria Math" w:cs="Arial"/>
                    <w:szCs w:val="18"/>
                  </w:rPr>
                  <m:t>2</m:t>
                </m:r>
              </m:sup>
            </m:sSup>
            <m:r>
              <m:rPr>
                <m:sty m:val="p"/>
              </m:rPr>
              <w:rPr>
                <w:rFonts w:ascii="Cambria Math" w:hAnsi="Cambria Math" w:cs="Arial"/>
                <w:szCs w:val="18"/>
              </w:rPr>
              <m:t>∙</m:t>
            </m:r>
            <m:r>
              <w:rPr>
                <w:rFonts w:ascii="Cambria Math" w:hAnsi="Cambria Math" w:cs="Arial"/>
                <w:szCs w:val="18"/>
                <w:lang w:val="it-IT"/>
              </w:rPr>
              <m:t>W</m:t>
            </m:r>
            <m:r>
              <m:rPr>
                <m:sty m:val="p"/>
              </m:rPr>
              <w:rPr>
                <w:rFonts w:ascii="Cambria Math" w:hAnsi="Cambria Math" w:cs="Arial"/>
                <w:szCs w:val="18"/>
              </w:rPr>
              <m:t>)</m:t>
            </m:r>
          </m:den>
        </m:f>
      </m:oMath>
      <w:r w:rsidR="00997896">
        <w:rPr>
          <w:rFonts w:ascii="Cambria Math" w:hAnsi="Cambria Math" w:cs="Arial"/>
          <w:bCs/>
          <w:szCs w:val="18"/>
        </w:rPr>
        <w:t xml:space="preserve">. </w:t>
      </w:r>
      <w:r w:rsidR="00997896" w:rsidRPr="00FB6848">
        <w:rPr>
          <w:rFonts w:cs="Arial"/>
          <w:szCs w:val="18"/>
        </w:rPr>
        <w:t xml:space="preserve">Where </w:t>
      </w:r>
      <w:r w:rsidR="00997896" w:rsidRPr="001A5288">
        <w:rPr>
          <w:rFonts w:cs="Arial"/>
          <w:szCs w:val="18"/>
        </w:rPr>
        <w:t>δ</w:t>
      </w:r>
      <w:r w:rsidR="00997896" w:rsidRPr="00FB6848">
        <w:rPr>
          <w:rFonts w:cs="Arial"/>
          <w:szCs w:val="18"/>
        </w:rPr>
        <w:t xml:space="preserve"> and </w:t>
      </w:r>
      <m:oMath>
        <m:r>
          <m:rPr>
            <m:sty m:val="p"/>
          </m:rPr>
          <w:rPr>
            <w:rFonts w:ascii="Cambria Math" w:hAnsi="Cambria Math" w:cs="Arial"/>
            <w:szCs w:val="18"/>
          </w:rPr>
          <m:t>W</m:t>
        </m:r>
      </m:oMath>
      <w:r w:rsidR="00997896" w:rsidRPr="00FB6848">
        <w:rPr>
          <w:rFonts w:cs="Arial"/>
          <w:szCs w:val="18"/>
        </w:rPr>
        <w:t xml:space="preserve"> are the half thickness and the width, respectively, of the rectangular section of the microfluidic chamber, in </w:t>
      </w:r>
      <w:r w:rsidR="00997896">
        <w:rPr>
          <w:rFonts w:cs="Arial"/>
          <w:szCs w:val="18"/>
        </w:rPr>
        <w:t>our</w:t>
      </w:r>
      <w:r w:rsidR="00997896" w:rsidRPr="00FB6848">
        <w:rPr>
          <w:rFonts w:cs="Arial"/>
          <w:szCs w:val="18"/>
        </w:rPr>
        <w:t xml:space="preserve"> case δ = 50 </w:t>
      </w:r>
      <w:r w:rsidR="00997896" w:rsidRPr="00FB6848">
        <w:rPr>
          <w:rFonts w:cs="Arial"/>
          <w:szCs w:val="18"/>
          <w:lang w:val="el-GR"/>
        </w:rPr>
        <w:t>μ</w:t>
      </w:r>
      <w:r w:rsidR="00997896" w:rsidRPr="00FB6848">
        <w:rPr>
          <w:rFonts w:cs="Arial"/>
          <w:szCs w:val="18"/>
        </w:rPr>
        <w:t>m and W = 1 mm.</w:t>
      </w:r>
    </w:p>
    <w:p w14:paraId="172D5C50" w14:textId="4BC505B3" w:rsidR="00053E37" w:rsidRPr="00CF733F" w:rsidRDefault="003F2FE9" w:rsidP="00CF733F">
      <w:pPr>
        <w:rPr>
          <w:rFonts w:cs="Arial"/>
          <w:bCs/>
          <w:szCs w:val="18"/>
        </w:rPr>
      </w:pPr>
      <w:r w:rsidRPr="00A1426C">
        <w:rPr>
          <w:lang w:val="en-US"/>
        </w:rPr>
        <w:t xml:space="preserve">Experiments </w:t>
      </w:r>
      <w:r w:rsidR="00DF0B13">
        <w:rPr>
          <w:lang w:val="en-US"/>
        </w:rPr>
        <w:t>were</w:t>
      </w:r>
      <w:r w:rsidR="00DF0B13" w:rsidRPr="00A1426C">
        <w:rPr>
          <w:lang w:val="en-US"/>
        </w:rPr>
        <w:t xml:space="preserve"> </w:t>
      </w:r>
      <w:r w:rsidR="00997896">
        <w:rPr>
          <w:lang w:val="en-US"/>
        </w:rPr>
        <w:t xml:space="preserve">run for </w:t>
      </w:r>
      <w:r w:rsidRPr="00A1426C">
        <w:rPr>
          <w:lang w:val="en-US"/>
        </w:rPr>
        <w:t>72 h</w:t>
      </w:r>
      <w:r w:rsidR="00E70261">
        <w:rPr>
          <w:lang w:val="en-US"/>
        </w:rPr>
        <w:t xml:space="preserve"> at room temperature</w:t>
      </w:r>
      <w:r w:rsidRPr="00A1426C">
        <w:rPr>
          <w:lang w:val="en-US"/>
        </w:rPr>
        <w:t xml:space="preserve">, which </w:t>
      </w:r>
      <w:r w:rsidR="00BD34E6">
        <w:rPr>
          <w:lang w:val="en-US"/>
        </w:rPr>
        <w:t>corresponds</w:t>
      </w:r>
      <w:r w:rsidRPr="00A1426C">
        <w:rPr>
          <w:lang w:val="en-US"/>
        </w:rPr>
        <w:t xml:space="preserve"> to the biofilm maturation phase. </w:t>
      </w:r>
      <w:r w:rsidR="0036331C" w:rsidRPr="00A1426C">
        <w:rPr>
          <w:lang w:val="en-US"/>
        </w:rPr>
        <w:t xml:space="preserve">Approximately 200 </w:t>
      </w:r>
      <w:r w:rsidR="0036331C" w:rsidRPr="00A1426C">
        <w:t xml:space="preserve">µL of </w:t>
      </w:r>
      <w:r w:rsidR="00DF0B13">
        <w:t>inoculum were injected</w:t>
      </w:r>
      <w:r w:rsidR="009A693C" w:rsidRPr="00A1426C">
        <w:t xml:space="preserve"> into the microfluidic channel </w:t>
      </w:r>
      <w:r w:rsidR="009216B9" w:rsidRPr="00A1426C">
        <w:t>and</w:t>
      </w:r>
      <w:r w:rsidR="00C422C1" w:rsidRPr="00A1426C">
        <w:t xml:space="preserve"> left in</w:t>
      </w:r>
      <w:r w:rsidR="00751D54" w:rsidRPr="00A1426C">
        <w:t xml:space="preserve"> </w:t>
      </w:r>
      <w:r w:rsidR="00DF0B13">
        <w:t>quiescent condition</w:t>
      </w:r>
      <w:r w:rsidR="000742E8">
        <w:t>s</w:t>
      </w:r>
      <w:r w:rsidR="00751D54" w:rsidRPr="00A1426C">
        <w:t xml:space="preserve"> </w:t>
      </w:r>
      <w:r w:rsidR="00997896">
        <w:t xml:space="preserve">(no flow) </w:t>
      </w:r>
      <w:r w:rsidR="00751D54" w:rsidRPr="00A1426C">
        <w:t xml:space="preserve">for 2 hours </w:t>
      </w:r>
      <w:r w:rsidR="001C3AE1" w:rsidRPr="00A1426C">
        <w:t xml:space="preserve">to </w:t>
      </w:r>
      <w:r w:rsidR="00997896">
        <w:t xml:space="preserve">induce </w:t>
      </w:r>
      <w:r w:rsidR="001C3AE1" w:rsidRPr="00A1426C">
        <w:t>bacterial adhesion on</w:t>
      </w:r>
      <w:r w:rsidR="001C3AE1">
        <w:t xml:space="preserve"> surfaces. </w:t>
      </w:r>
      <w:r w:rsidR="00997896">
        <w:t>In</w:t>
      </w:r>
      <w:r w:rsidR="00ED7B4D">
        <w:t xml:space="preserve"> </w:t>
      </w:r>
      <w:r w:rsidR="00B16066" w:rsidRPr="00FB6848">
        <w:rPr>
          <w:rFonts w:cs="Arial"/>
          <w:szCs w:val="18"/>
        </w:rPr>
        <w:t xml:space="preserve">experiments </w:t>
      </w:r>
      <w:r w:rsidR="00997896">
        <w:rPr>
          <w:rFonts w:cs="Arial"/>
          <w:szCs w:val="18"/>
        </w:rPr>
        <w:t xml:space="preserve">here reported </w:t>
      </w:r>
      <w:r w:rsidR="00B16066" w:rsidRPr="00FB6848">
        <w:rPr>
          <w:rFonts w:cs="Arial"/>
          <w:szCs w:val="18"/>
        </w:rPr>
        <w:t xml:space="preserve">a constant </w:t>
      </w:r>
      <w:r w:rsidR="00B16066" w:rsidRPr="00FB6848">
        <w:rPr>
          <w:rFonts w:cs="Arial"/>
          <w:szCs w:val="18"/>
        </w:rPr>
        <w:lastRenderedPageBreak/>
        <w:t>volumetric flow rate</w:t>
      </w:r>
      <w:r w:rsidR="00053E37" w:rsidRPr="00FB6848">
        <w:rPr>
          <w:rFonts w:cs="Arial"/>
          <w:szCs w:val="18"/>
        </w:rPr>
        <w:t xml:space="preserve">, </w:t>
      </w:r>
      <w:r w:rsidR="00053E37" w:rsidRPr="00CF733F">
        <w:rPr>
          <w:rFonts w:cs="Arial"/>
          <w:i/>
          <w:iCs/>
          <w:szCs w:val="18"/>
        </w:rPr>
        <w:t>Q</w:t>
      </w:r>
      <w:r w:rsidR="00053E37" w:rsidRPr="00FB6848">
        <w:rPr>
          <w:rFonts w:cs="Arial"/>
          <w:szCs w:val="18"/>
        </w:rPr>
        <w:t xml:space="preserve">, </w:t>
      </w:r>
      <w:r w:rsidR="00B16066" w:rsidRPr="00FB6848">
        <w:rPr>
          <w:rFonts w:cs="Arial"/>
          <w:szCs w:val="18"/>
        </w:rPr>
        <w:t xml:space="preserve">of </w:t>
      </w:r>
      <w:r w:rsidR="00B16066" w:rsidRPr="00FB6848">
        <w:rPr>
          <w:rFonts w:cs="Arial"/>
          <w:szCs w:val="18"/>
          <w:lang w:val="en-US"/>
        </w:rPr>
        <w:t xml:space="preserve">0.04 </w:t>
      </w:r>
      <w:proofErr w:type="spellStart"/>
      <w:r w:rsidR="00B16066" w:rsidRPr="00FB6848">
        <w:rPr>
          <w:rFonts w:cs="Arial"/>
          <w:szCs w:val="18"/>
          <w:lang w:val="en-US"/>
        </w:rPr>
        <w:t>μL</w:t>
      </w:r>
      <w:proofErr w:type="spellEnd"/>
      <w:r w:rsidR="00B16066" w:rsidRPr="00FB6848">
        <w:rPr>
          <w:rFonts w:cs="Arial"/>
          <w:szCs w:val="18"/>
          <w:lang w:val="en-US"/>
        </w:rPr>
        <w:t>/min</w:t>
      </w:r>
      <w:r w:rsidR="00997896">
        <w:rPr>
          <w:rFonts w:cs="Arial"/>
          <w:szCs w:val="18"/>
          <w:lang w:val="en-US"/>
        </w:rPr>
        <w:t xml:space="preserve"> was imposed</w:t>
      </w:r>
      <w:r w:rsidR="00B16066" w:rsidRPr="00FB6848">
        <w:rPr>
          <w:rFonts w:cs="Arial"/>
          <w:szCs w:val="18"/>
          <w:lang w:val="en-US"/>
        </w:rPr>
        <w:t>, corresponding to a wall shear rate</w:t>
      </w:r>
      <w:r w:rsidR="00BD34E6" w:rsidRPr="00FB6848">
        <w:rPr>
          <w:rFonts w:cs="Arial"/>
          <w:szCs w:val="18"/>
          <w:lang w:val="en-US"/>
        </w:rPr>
        <w:t xml:space="preserve"> (</w:t>
      </w:r>
      <m:oMath>
        <m:acc>
          <m:accPr>
            <m:chr m:val="̇"/>
            <m:ctrlPr>
              <w:rPr>
                <w:rFonts w:ascii="Cambria Math" w:hAnsi="Cambria Math" w:cs="Arial"/>
                <w:i/>
                <w:szCs w:val="18"/>
                <w:lang w:val="en-US"/>
              </w:rPr>
            </m:ctrlPr>
          </m:accPr>
          <m:e>
            <m:sSub>
              <m:sSubPr>
                <m:ctrlPr>
                  <w:rPr>
                    <w:rFonts w:ascii="Cambria Math" w:hAnsi="Cambria Math" w:cs="Arial"/>
                    <w:i/>
                    <w:szCs w:val="18"/>
                    <w:lang w:val="en-US"/>
                  </w:rPr>
                </m:ctrlPr>
              </m:sSubPr>
              <m:e>
                <m:r>
                  <w:rPr>
                    <w:rFonts w:ascii="Cambria Math" w:hAnsi="Cambria Math" w:cs="Arial"/>
                    <w:szCs w:val="18"/>
                    <w:lang w:val="en-US"/>
                  </w:rPr>
                  <m:t>γ</m:t>
                </m:r>
              </m:e>
              <m:sub>
                <m:r>
                  <w:rPr>
                    <w:rFonts w:ascii="Cambria Math" w:hAnsi="Cambria Math" w:cs="Arial"/>
                    <w:szCs w:val="18"/>
                    <w:lang w:val="en-US"/>
                  </w:rPr>
                  <m:t>w</m:t>
                </m:r>
              </m:sub>
            </m:sSub>
          </m:e>
        </m:acc>
      </m:oMath>
      <w:r w:rsidR="00BD34E6" w:rsidRPr="00FB6848">
        <w:rPr>
          <w:rFonts w:cs="Arial"/>
          <w:szCs w:val="18"/>
          <w:lang w:val="en-US"/>
        </w:rPr>
        <w:t>)</w:t>
      </w:r>
      <w:r w:rsidR="00B16066" w:rsidRPr="00FB6848">
        <w:rPr>
          <w:rFonts w:cs="Arial"/>
          <w:szCs w:val="18"/>
          <w:lang w:val="en-US"/>
        </w:rPr>
        <w:t xml:space="preserve"> of 0.4 s</w:t>
      </w:r>
      <w:r w:rsidR="00B16066" w:rsidRPr="00FB6848">
        <w:rPr>
          <w:rFonts w:cs="Arial"/>
          <w:szCs w:val="18"/>
          <w:vertAlign w:val="superscript"/>
          <w:lang w:val="en-US"/>
        </w:rPr>
        <w:t>−1</w:t>
      </w:r>
      <w:r w:rsidR="00B16066" w:rsidRPr="00FB6848">
        <w:rPr>
          <w:rFonts w:cs="Arial"/>
          <w:szCs w:val="18"/>
          <w:lang w:val="en-US"/>
        </w:rPr>
        <w:t>.</w:t>
      </w:r>
      <w:r w:rsidR="00997896">
        <w:rPr>
          <w:rFonts w:cs="Arial"/>
          <w:szCs w:val="18"/>
          <w:lang w:val="en-US"/>
        </w:rPr>
        <w:t xml:space="preserve"> Reynolds number</w:t>
      </w:r>
      <w:r w:rsidR="001C2401">
        <w:rPr>
          <w:rFonts w:cs="Arial"/>
          <w:szCs w:val="18"/>
          <w:lang w:val="en-US"/>
        </w:rPr>
        <w:t xml:space="preserve"> (</w:t>
      </w:r>
      <m:oMath>
        <m:r>
          <m:rPr>
            <m:sty m:val="bi"/>
          </m:rPr>
          <w:rPr>
            <w:rFonts w:ascii="Cambria Math" w:hAnsi="Cambria Math" w:cs="Arial"/>
            <w:szCs w:val="18"/>
          </w:rPr>
          <m:t>Re</m:t>
        </m:r>
        <m:r>
          <m:rPr>
            <m:sty m:val="p"/>
          </m:rPr>
          <w:rPr>
            <w:rFonts w:ascii="Cambria Math" w:hAnsi="Cambria Math" w:cs="Arial"/>
            <w:szCs w:val="18"/>
          </w:rPr>
          <m:t>=</m:t>
        </m:r>
        <m:f>
          <m:fPr>
            <m:ctrlPr>
              <w:rPr>
                <w:rFonts w:ascii="Cambria Math" w:hAnsi="Cambria Math" w:cs="Arial"/>
                <w:szCs w:val="18"/>
              </w:rPr>
            </m:ctrlPr>
          </m:fPr>
          <m:num>
            <m:r>
              <m:rPr>
                <m:sty m:val="bi"/>
              </m:rPr>
              <w:rPr>
                <w:rFonts w:ascii="Cambria Math" w:hAnsi="Cambria Math" w:cs="Arial"/>
                <w:szCs w:val="18"/>
              </w:rPr>
              <m:t>ρ</m:t>
            </m:r>
            <m:r>
              <m:rPr>
                <m:sty m:val="p"/>
              </m:rPr>
              <w:rPr>
                <w:rFonts w:ascii="Cambria Math" w:hAnsi="Cambria Math" w:cs="Arial"/>
                <w:szCs w:val="18"/>
              </w:rPr>
              <m:t>∙</m:t>
            </m:r>
            <m:r>
              <m:rPr>
                <m:sty m:val="bi"/>
              </m:rPr>
              <w:rPr>
                <w:rFonts w:ascii="Cambria Math" w:hAnsi="Cambria Math" w:cs="Arial"/>
                <w:szCs w:val="18"/>
              </w:rPr>
              <m:t>v</m:t>
            </m:r>
            <m:r>
              <m:rPr>
                <m:sty m:val="p"/>
              </m:rPr>
              <w:rPr>
                <w:rFonts w:ascii="Cambria Math" w:hAnsi="Cambria Math" w:cs="Arial"/>
                <w:szCs w:val="18"/>
              </w:rPr>
              <m:t>∙</m:t>
            </m:r>
            <m:sSub>
              <m:sSubPr>
                <m:ctrlPr>
                  <w:rPr>
                    <w:rFonts w:ascii="Cambria Math" w:hAnsi="Cambria Math" w:cs="Arial"/>
                    <w:szCs w:val="18"/>
                  </w:rPr>
                </m:ctrlPr>
              </m:sSubPr>
              <m:e>
                <m:r>
                  <m:rPr>
                    <m:sty m:val="bi"/>
                  </m:rPr>
                  <w:rPr>
                    <w:rFonts w:ascii="Cambria Math" w:hAnsi="Cambria Math" w:cs="Arial"/>
                    <w:szCs w:val="18"/>
                  </w:rPr>
                  <m:t>D</m:t>
                </m:r>
              </m:e>
              <m:sub>
                <m:r>
                  <m:rPr>
                    <m:sty m:val="bi"/>
                  </m:rPr>
                  <w:rPr>
                    <w:rFonts w:ascii="Cambria Math" w:hAnsi="Cambria Math" w:cs="Arial"/>
                    <w:szCs w:val="18"/>
                  </w:rPr>
                  <m:t>h</m:t>
                </m:r>
              </m:sub>
            </m:sSub>
          </m:num>
          <m:den>
            <m:r>
              <m:rPr>
                <m:sty m:val="p"/>
              </m:rPr>
              <w:rPr>
                <w:rFonts w:ascii="Cambria Math" w:hAnsi="Cambria Math" w:cs="Arial"/>
                <w:szCs w:val="18"/>
              </w:rPr>
              <w:sym w:font="Symbol" w:char="F068"/>
            </m:r>
          </m:den>
        </m:f>
      </m:oMath>
      <w:r w:rsidR="001C2401">
        <w:rPr>
          <w:rFonts w:cs="Arial"/>
          <w:szCs w:val="18"/>
        </w:rPr>
        <w:t>)</w:t>
      </w:r>
      <w:r w:rsidR="00997896">
        <w:rPr>
          <w:rFonts w:cs="Arial"/>
          <w:szCs w:val="18"/>
          <w:lang w:val="en-US"/>
        </w:rPr>
        <w:t xml:space="preserve">, calculated considering the hydraulic </w:t>
      </w:r>
      <w:r w:rsidR="001C2401">
        <w:rPr>
          <w:rFonts w:cs="Arial"/>
          <w:szCs w:val="18"/>
          <w:lang w:val="en-US"/>
        </w:rPr>
        <w:t xml:space="preserve">diameter ( </w:t>
      </w:r>
      <m:oMath>
        <m:sSub>
          <m:sSubPr>
            <m:ctrlPr>
              <w:rPr>
                <w:rFonts w:ascii="Cambria Math" w:hAnsi="Cambria Math" w:cs="Arial"/>
                <w:bCs/>
                <w:szCs w:val="18"/>
              </w:rPr>
            </m:ctrlPr>
          </m:sSubPr>
          <m:e>
            <m:r>
              <w:rPr>
                <w:rFonts w:ascii="Cambria Math" w:hAnsi="Cambria Math" w:cs="Arial"/>
                <w:szCs w:val="18"/>
              </w:rPr>
              <m:t>D</m:t>
            </m:r>
          </m:e>
          <m:sub>
            <m:r>
              <w:rPr>
                <w:rFonts w:ascii="Cambria Math" w:hAnsi="Cambria Math" w:cs="Arial"/>
                <w:szCs w:val="18"/>
              </w:rPr>
              <m:t>h</m:t>
            </m:r>
          </m:sub>
        </m:sSub>
        <m:r>
          <m:rPr>
            <m:sty m:val="p"/>
          </m:rPr>
          <w:rPr>
            <w:rFonts w:ascii="Cambria Math" w:hAnsi="Cambria Math" w:cs="Arial"/>
            <w:szCs w:val="18"/>
          </w:rPr>
          <m:t>=</m:t>
        </m:r>
        <m:f>
          <m:fPr>
            <m:ctrlPr>
              <w:rPr>
                <w:rFonts w:ascii="Cambria Math" w:hAnsi="Cambria Math" w:cs="Arial"/>
                <w:bCs/>
                <w:szCs w:val="18"/>
              </w:rPr>
            </m:ctrlPr>
          </m:fPr>
          <m:num>
            <m:r>
              <m:rPr>
                <m:sty m:val="p"/>
              </m:rPr>
              <w:rPr>
                <w:rFonts w:ascii="Cambria Math" w:hAnsi="Cambria Math" w:cs="Arial"/>
                <w:szCs w:val="18"/>
              </w:rPr>
              <m:t>4</m:t>
            </m:r>
            <m:r>
              <w:rPr>
                <w:rFonts w:ascii="Cambria Math" w:hAnsi="Cambria Math" w:cs="Arial"/>
                <w:szCs w:val="18"/>
              </w:rPr>
              <m:t>A</m:t>
            </m:r>
          </m:num>
          <m:den>
            <m:r>
              <w:rPr>
                <w:rFonts w:ascii="Cambria Math" w:hAnsi="Cambria Math" w:cs="Arial"/>
                <w:szCs w:val="18"/>
              </w:rPr>
              <m:t>P</m:t>
            </m:r>
          </m:den>
        </m:f>
        <m:r>
          <m:rPr>
            <m:sty m:val="p"/>
          </m:rPr>
          <w:rPr>
            <w:rFonts w:ascii="Cambria Math" w:hAnsi="Cambria Math" w:cs="Arial"/>
            <w:szCs w:val="18"/>
          </w:rPr>
          <m:t>=</m:t>
        </m:r>
        <m:f>
          <m:fPr>
            <m:ctrlPr>
              <w:rPr>
                <w:rFonts w:ascii="Cambria Math" w:hAnsi="Cambria Math" w:cs="Arial"/>
                <w:bCs/>
                <w:szCs w:val="18"/>
              </w:rPr>
            </m:ctrlPr>
          </m:fPr>
          <m:num>
            <m:r>
              <m:rPr>
                <m:sty m:val="p"/>
              </m:rPr>
              <w:rPr>
                <w:rFonts w:ascii="Cambria Math" w:hAnsi="Cambria Math" w:cs="Arial"/>
                <w:szCs w:val="18"/>
              </w:rPr>
              <m:t>4 (</m:t>
            </m:r>
            <m:r>
              <w:rPr>
                <w:rFonts w:ascii="Cambria Math" w:hAnsi="Cambria Math" w:cs="Arial"/>
                <w:szCs w:val="18"/>
              </w:rPr>
              <m:t>W</m:t>
            </m:r>
            <m:r>
              <m:rPr>
                <m:sty m:val="p"/>
              </m:rPr>
              <w:rPr>
                <w:rFonts w:ascii="Cambria Math" w:hAnsi="Cambria Math" w:cs="Arial"/>
                <w:szCs w:val="18"/>
              </w:rPr>
              <m:t>·</m:t>
            </m:r>
            <m:r>
              <w:rPr>
                <w:rFonts w:ascii="Cambria Math" w:hAnsi="Cambria Math" w:cs="Arial"/>
                <w:szCs w:val="18"/>
              </w:rPr>
              <m:t>δ</m:t>
            </m:r>
            <m:r>
              <m:rPr>
                <m:sty m:val="p"/>
              </m:rPr>
              <w:rPr>
                <w:rFonts w:ascii="Cambria Math" w:hAnsi="Cambria Math" w:cs="Arial"/>
                <w:szCs w:val="18"/>
              </w:rPr>
              <m:t>)</m:t>
            </m:r>
          </m:num>
          <m:den>
            <m:r>
              <w:rPr>
                <w:rFonts w:ascii="Cambria Math" w:hAnsi="Cambria Math" w:cs="Arial"/>
                <w:szCs w:val="18"/>
              </w:rPr>
              <m:t>W</m:t>
            </m:r>
            <m:r>
              <m:rPr>
                <m:sty m:val="p"/>
              </m:rPr>
              <w:rPr>
                <w:rFonts w:ascii="Cambria Math" w:hAnsi="Cambria Math" w:cs="Arial"/>
                <w:szCs w:val="18"/>
              </w:rPr>
              <m:t>+2</m:t>
            </m:r>
            <m:r>
              <w:rPr>
                <w:rFonts w:ascii="Cambria Math" w:hAnsi="Cambria Math" w:cs="Arial"/>
                <w:szCs w:val="18"/>
              </w:rPr>
              <m:t>δ</m:t>
            </m:r>
          </m:den>
        </m:f>
      </m:oMath>
      <w:r w:rsidR="001C2401">
        <w:rPr>
          <w:rFonts w:cs="Arial"/>
          <w:bCs/>
          <w:szCs w:val="18"/>
        </w:rPr>
        <w:t xml:space="preserve"> ) was </w:t>
      </w:r>
      <w:r w:rsidR="00C833BD">
        <w:rPr>
          <w:rFonts w:cs="Arial"/>
          <w:bCs/>
          <w:szCs w:val="18"/>
        </w:rPr>
        <w:t>about 1.2 * 10</w:t>
      </w:r>
      <w:r w:rsidR="00C833BD" w:rsidRPr="00C833BD">
        <w:rPr>
          <w:rFonts w:cs="Arial"/>
          <w:bCs/>
          <w:szCs w:val="18"/>
          <w:vertAlign w:val="superscript"/>
        </w:rPr>
        <w:t>-3</w:t>
      </w:r>
      <w:r w:rsidR="001C2401">
        <w:rPr>
          <w:rFonts w:cs="Arial"/>
          <w:bCs/>
          <w:szCs w:val="18"/>
        </w:rPr>
        <w:t>.</w:t>
      </w:r>
    </w:p>
    <w:p w14:paraId="70C9DA1E" w14:textId="6D44FF8C" w:rsidR="00AC508F" w:rsidRPr="00FB6848" w:rsidRDefault="00AC508F" w:rsidP="00FB6848">
      <w:pPr>
        <w:rPr>
          <w:rFonts w:cs="Arial"/>
          <w:szCs w:val="18"/>
          <w:lang w:val="en-US"/>
        </w:rPr>
      </w:pPr>
    </w:p>
    <w:p w14:paraId="18AFA490" w14:textId="77777777" w:rsidR="003E6D2B" w:rsidRDefault="00D15FC8" w:rsidP="003E6D2B">
      <w:pPr>
        <w:pStyle w:val="CETheadingx"/>
      </w:pPr>
      <w:r w:rsidRPr="00D15FC8">
        <w:t>Cell imaging and tracking</w:t>
      </w:r>
      <w:r>
        <w:t>.</w:t>
      </w:r>
      <w:r w:rsidR="003E2142">
        <w:t xml:space="preserve"> </w:t>
      </w:r>
    </w:p>
    <w:p w14:paraId="041DEEA1" w14:textId="29241CA1" w:rsidR="00FF6FB8" w:rsidRDefault="00387A52" w:rsidP="00D15FC8">
      <w:pPr>
        <w:rPr>
          <w:lang w:val="en-US"/>
        </w:rPr>
      </w:pPr>
      <w:r w:rsidRPr="00387A52">
        <w:rPr>
          <w:lang w:val="en-US"/>
        </w:rPr>
        <w:t xml:space="preserve">Time-lapse microscopy experiments were performed using an automated workstation </w:t>
      </w:r>
      <w:r w:rsidR="00053E37">
        <w:rPr>
          <w:lang w:val="en-US"/>
        </w:rPr>
        <w:t>equipped with</w:t>
      </w:r>
      <w:r w:rsidR="00053E37" w:rsidRPr="00387A52">
        <w:rPr>
          <w:lang w:val="en-US"/>
        </w:rPr>
        <w:t xml:space="preserve"> </w:t>
      </w:r>
      <w:r w:rsidRPr="00387A52">
        <w:rPr>
          <w:lang w:val="en-US"/>
        </w:rPr>
        <w:t xml:space="preserve">an inverted microscope (Zeiss </w:t>
      </w:r>
      <w:proofErr w:type="spellStart"/>
      <w:r w:rsidRPr="00387A52">
        <w:rPr>
          <w:lang w:val="en-US"/>
        </w:rPr>
        <w:t>Axiovert</w:t>
      </w:r>
      <w:proofErr w:type="spellEnd"/>
      <w:r w:rsidRPr="00387A52">
        <w:rPr>
          <w:lang w:val="en-US"/>
        </w:rPr>
        <w:t xml:space="preserve"> 200; Carl Zeiss, Jena, Germany) and a </w:t>
      </w:r>
      <w:r w:rsidR="00F6627F">
        <w:rPr>
          <w:lang w:val="en-US"/>
        </w:rPr>
        <w:t>32</w:t>
      </w:r>
      <w:r w:rsidRPr="00387A52">
        <w:rPr>
          <w:lang w:val="en-US"/>
        </w:rPr>
        <w:t>× objective</w:t>
      </w:r>
      <w:r w:rsidR="001C37BB">
        <w:rPr>
          <w:lang w:val="en-US"/>
        </w:rPr>
        <w:t xml:space="preserve"> in bright field</w:t>
      </w:r>
      <w:r w:rsidRPr="00387A52">
        <w:rPr>
          <w:lang w:val="en-US"/>
        </w:rPr>
        <w:t>. The microscope was equipped with a motorized stage and focus system (</w:t>
      </w:r>
      <w:r w:rsidR="00CC32C5" w:rsidRPr="00CC32C5">
        <w:rPr>
          <w:lang w:val="en-US"/>
        </w:rPr>
        <w:t>Microscope Stages</w:t>
      </w:r>
      <w:r w:rsidR="00CC32C5">
        <w:rPr>
          <w:lang w:val="en-US"/>
        </w:rPr>
        <w:t>;</w:t>
      </w:r>
      <w:r w:rsidR="00CC32C5" w:rsidRPr="00CC32C5">
        <w:rPr>
          <w:lang w:val="en-US"/>
        </w:rPr>
        <w:t xml:space="preserve"> </w:t>
      </w:r>
      <w:proofErr w:type="spellStart"/>
      <w:r w:rsidR="00CC32C5" w:rsidRPr="00CC32C5">
        <w:rPr>
          <w:lang w:val="en-US"/>
        </w:rPr>
        <w:t>Märzhäuser</w:t>
      </w:r>
      <w:proofErr w:type="spellEnd"/>
      <w:r w:rsidR="00CC32C5" w:rsidRPr="00CC32C5">
        <w:rPr>
          <w:lang w:val="en-US"/>
        </w:rPr>
        <w:t xml:space="preserve"> </w:t>
      </w:r>
      <w:proofErr w:type="spellStart"/>
      <w:r w:rsidR="00CC32C5" w:rsidRPr="00CC32C5">
        <w:rPr>
          <w:lang w:val="en-US"/>
        </w:rPr>
        <w:t>Wetzlar</w:t>
      </w:r>
      <w:proofErr w:type="spellEnd"/>
      <w:r w:rsidRPr="00387A52">
        <w:rPr>
          <w:lang w:val="en-US"/>
        </w:rPr>
        <w:t>) for automated sample positioning. Live-cell imaging was performed by using a CCD video camera (Orca AG; Hamamatsu, Japan)</w:t>
      </w:r>
      <w:r w:rsidR="000A3267">
        <w:rPr>
          <w:lang w:val="en-US"/>
        </w:rPr>
        <w:t xml:space="preserve"> </w:t>
      </w:r>
      <w:r w:rsidR="00AB1FFA">
        <w:rPr>
          <w:lang w:val="en-US"/>
        </w:rPr>
        <w:t>at</w:t>
      </w:r>
      <w:r w:rsidR="000A3267">
        <w:rPr>
          <w:lang w:val="en-US"/>
        </w:rPr>
        <w:t xml:space="preserve"> frame</w:t>
      </w:r>
      <w:r w:rsidR="00D76168">
        <w:rPr>
          <w:lang w:val="en-US"/>
        </w:rPr>
        <w:t xml:space="preserve"> </w:t>
      </w:r>
      <w:r w:rsidR="000A3267">
        <w:rPr>
          <w:lang w:val="en-US"/>
        </w:rPr>
        <w:t xml:space="preserve">rate of </w:t>
      </w:r>
      <w:r w:rsidR="0087102F">
        <w:rPr>
          <w:lang w:val="en-US"/>
        </w:rPr>
        <w:t>9 frame/s</w:t>
      </w:r>
      <w:r w:rsidRPr="00387A52">
        <w:rPr>
          <w:lang w:val="en-US"/>
        </w:rPr>
        <w:t xml:space="preserve">. The whole workstation was driven by homemade control </w:t>
      </w:r>
      <w:r w:rsidRPr="00CC32C5">
        <w:rPr>
          <w:rFonts w:cs="Arial"/>
          <w:szCs w:val="18"/>
          <w:lang w:val="en-US"/>
        </w:rPr>
        <w:t>software in LabView</w:t>
      </w:r>
      <w:r w:rsidR="00CC32C5" w:rsidRPr="00CC32C5">
        <w:rPr>
          <w:rFonts w:cs="Arial"/>
          <w:szCs w:val="18"/>
          <w:lang w:val="en-US"/>
        </w:rPr>
        <w:t xml:space="preserve"> (</w:t>
      </w:r>
      <w:r w:rsidR="00CC32C5" w:rsidRPr="00CC32C5">
        <w:rPr>
          <w:rFonts w:cs="Arial"/>
          <w:szCs w:val="18"/>
          <w:shd w:val="clear" w:color="auto" w:fill="FFFFFF"/>
        </w:rPr>
        <w:t>National Instruments</w:t>
      </w:r>
      <w:r w:rsidR="00CC32C5" w:rsidRPr="00CC32C5">
        <w:rPr>
          <w:rFonts w:cs="Arial"/>
          <w:szCs w:val="18"/>
          <w:shd w:val="clear" w:color="auto" w:fill="FFFFFF"/>
        </w:rPr>
        <w:t>)</w:t>
      </w:r>
      <w:r w:rsidRPr="00CC32C5">
        <w:rPr>
          <w:rFonts w:cs="Arial"/>
          <w:szCs w:val="18"/>
          <w:lang w:val="en-US"/>
        </w:rPr>
        <w:t>.</w:t>
      </w:r>
      <w:r w:rsidRPr="00CC32C5">
        <w:rPr>
          <w:lang w:val="en-US"/>
        </w:rPr>
        <w:t xml:space="preserve"> </w:t>
      </w:r>
    </w:p>
    <w:p w14:paraId="1B7E7B48" w14:textId="3D492FE6" w:rsidR="00D955EE" w:rsidRDefault="00917ADE" w:rsidP="00D15FC8">
      <w:pPr>
        <w:rPr>
          <w:lang w:val="en-US"/>
        </w:rPr>
      </w:pPr>
      <w:r>
        <w:rPr>
          <w:lang w:val="en-US"/>
        </w:rPr>
        <w:t>After the inoculum, i</w:t>
      </w:r>
      <w:r w:rsidR="009F7D61">
        <w:rPr>
          <w:lang w:val="en-US"/>
        </w:rPr>
        <w:t xml:space="preserve">mages were taken </w:t>
      </w:r>
      <w:r w:rsidR="005F5C39">
        <w:rPr>
          <w:lang w:val="en-US"/>
        </w:rPr>
        <w:t xml:space="preserve">before staring flow </w:t>
      </w:r>
      <w:r>
        <w:rPr>
          <w:lang w:val="en-US"/>
        </w:rPr>
        <w:t>0h</w:t>
      </w:r>
      <w:r w:rsidR="006E2F09">
        <w:rPr>
          <w:lang w:val="en-US"/>
        </w:rPr>
        <w:t>,</w:t>
      </w:r>
      <w:r>
        <w:rPr>
          <w:lang w:val="en-US"/>
        </w:rPr>
        <w:t xml:space="preserve"> and</w:t>
      </w:r>
      <w:r w:rsidR="006E2F09">
        <w:rPr>
          <w:lang w:val="en-US"/>
        </w:rPr>
        <w:t xml:space="preserve"> 24h, 48h, 72h.</w:t>
      </w:r>
      <w:r w:rsidR="0015269A">
        <w:rPr>
          <w:lang w:val="en-US"/>
        </w:rPr>
        <w:t xml:space="preserve"> </w:t>
      </w:r>
      <w:r w:rsidR="0078110B">
        <w:rPr>
          <w:lang w:val="en-US"/>
        </w:rPr>
        <w:t xml:space="preserve">All images were </w:t>
      </w:r>
      <w:r w:rsidR="00EB4A4B">
        <w:rPr>
          <w:lang w:val="en-US"/>
        </w:rPr>
        <w:t>taken under flow,</w:t>
      </w:r>
      <w:r w:rsidR="0078110B">
        <w:rPr>
          <w:lang w:val="en-US"/>
        </w:rPr>
        <w:t xml:space="preserve"> except for </w:t>
      </w:r>
      <w:r w:rsidR="00EB4A4B">
        <w:rPr>
          <w:lang w:val="en-US"/>
        </w:rPr>
        <w:t xml:space="preserve">the </w:t>
      </w:r>
      <w:r w:rsidR="00506DB4">
        <w:rPr>
          <w:lang w:val="en-US"/>
        </w:rPr>
        <w:t>0h</w:t>
      </w:r>
      <w:r w:rsidR="0010565E">
        <w:rPr>
          <w:lang w:val="en-US"/>
        </w:rPr>
        <w:t>,</w:t>
      </w:r>
      <w:r w:rsidR="00506DB4">
        <w:rPr>
          <w:lang w:val="en-US"/>
        </w:rPr>
        <w:t xml:space="preserve"> </w:t>
      </w:r>
      <w:r w:rsidR="00997EF3">
        <w:rPr>
          <w:lang w:val="en-US"/>
        </w:rPr>
        <w:t>where</w:t>
      </w:r>
      <w:r w:rsidR="0078110B">
        <w:rPr>
          <w:lang w:val="en-US"/>
        </w:rPr>
        <w:t xml:space="preserve"> </w:t>
      </w:r>
      <w:r w:rsidR="00997EF3">
        <w:rPr>
          <w:lang w:val="en-US"/>
        </w:rPr>
        <w:t xml:space="preserve">images </w:t>
      </w:r>
      <w:r w:rsidR="00EB4A4B">
        <w:rPr>
          <w:lang w:val="en-US"/>
        </w:rPr>
        <w:t>referred to static conditions</w:t>
      </w:r>
      <w:r w:rsidR="00506DB4">
        <w:rPr>
          <w:lang w:val="en-US"/>
        </w:rPr>
        <w:t>.</w:t>
      </w:r>
    </w:p>
    <w:p w14:paraId="3E93143D" w14:textId="2760FE76" w:rsidR="00D74A51" w:rsidRDefault="00D74A51" w:rsidP="00D74A51">
      <w:pPr>
        <w:rPr>
          <w:lang w:val="en-US"/>
        </w:rPr>
      </w:pPr>
      <w:r w:rsidRPr="00D74A51">
        <w:rPr>
          <w:lang w:val="en-US"/>
        </w:rPr>
        <w:t>At each time point, individual cells were identified by means of a semi-automated image analysis macro based on standard software libraries (Image Pro Plus)</w:t>
      </w:r>
      <w:r w:rsidR="00872001">
        <w:rPr>
          <w:lang w:val="en-US"/>
        </w:rPr>
        <w:t>,</w:t>
      </w:r>
      <w:r w:rsidR="00506DB4">
        <w:rPr>
          <w:lang w:val="en-US"/>
        </w:rPr>
        <w:t xml:space="preserve"> and</w:t>
      </w:r>
      <w:r w:rsidR="00872001">
        <w:rPr>
          <w:lang w:val="en-US"/>
        </w:rPr>
        <w:t xml:space="preserve"> their</w:t>
      </w:r>
      <w:r w:rsidR="00506DB4">
        <w:rPr>
          <w:lang w:val="en-US"/>
        </w:rPr>
        <w:t xml:space="preserve"> </w:t>
      </w:r>
      <w:r w:rsidRPr="00D74A51">
        <w:rPr>
          <w:lang w:val="en-US"/>
        </w:rPr>
        <w:t>coordinates</w:t>
      </w:r>
      <w:r w:rsidR="00506DB4">
        <w:rPr>
          <w:lang w:val="en-US"/>
        </w:rPr>
        <w:t xml:space="preserve"> determined</w:t>
      </w:r>
      <w:r w:rsidRPr="00D74A51">
        <w:rPr>
          <w:lang w:val="en-US"/>
        </w:rPr>
        <w:t xml:space="preserve">. The coordinates were used to reconstruct the trajectory </w:t>
      </w:r>
      <w:r w:rsidR="003946AD">
        <w:rPr>
          <w:lang w:val="en-US"/>
        </w:rPr>
        <w:t xml:space="preserve">described by </w:t>
      </w:r>
      <w:r w:rsidRPr="00D74A51">
        <w:rPr>
          <w:lang w:val="en-US"/>
        </w:rPr>
        <w:t xml:space="preserve">each cell </w:t>
      </w:r>
      <w:r w:rsidR="003946AD">
        <w:rPr>
          <w:lang w:val="en-US"/>
        </w:rPr>
        <w:t>for a period of some seconds</w:t>
      </w:r>
      <w:r w:rsidRPr="00D74A51">
        <w:rPr>
          <w:lang w:val="en-US"/>
        </w:rPr>
        <w:t xml:space="preserve">. Cell tracking was </w:t>
      </w:r>
      <w:r w:rsidR="00872001">
        <w:rPr>
          <w:lang w:val="en-US"/>
        </w:rPr>
        <w:t>repeated at least for 3</w:t>
      </w:r>
      <w:r w:rsidRPr="00D74A51">
        <w:rPr>
          <w:lang w:val="en-US"/>
        </w:rPr>
        <w:t xml:space="preserve"> independent </w:t>
      </w:r>
      <w:r w:rsidR="00ED56B8">
        <w:rPr>
          <w:lang w:val="en-US"/>
        </w:rPr>
        <w:t>experiments</w:t>
      </w:r>
      <w:r w:rsidRPr="00D74A51">
        <w:rPr>
          <w:lang w:val="en-US"/>
        </w:rPr>
        <w:t xml:space="preserve">. </w:t>
      </w:r>
      <w:r w:rsidR="00ED56B8">
        <w:rPr>
          <w:lang w:val="en-US"/>
        </w:rPr>
        <w:t>A</w:t>
      </w:r>
      <w:r w:rsidRPr="00D74A51">
        <w:rPr>
          <w:lang w:val="en-US"/>
        </w:rPr>
        <w:t xml:space="preserve">bout </w:t>
      </w:r>
      <w:r w:rsidR="00ED56B8">
        <w:rPr>
          <w:lang w:val="en-US"/>
        </w:rPr>
        <w:t>70</w:t>
      </w:r>
      <w:r w:rsidRPr="00D74A51">
        <w:rPr>
          <w:lang w:val="en-US"/>
        </w:rPr>
        <w:t xml:space="preserve"> </w:t>
      </w:r>
      <w:r w:rsidR="00B92CA9">
        <w:rPr>
          <w:lang w:val="en-US"/>
        </w:rPr>
        <w:t xml:space="preserve">different bacterial </w:t>
      </w:r>
      <w:r w:rsidR="000057F1">
        <w:rPr>
          <w:lang w:val="en-US"/>
        </w:rPr>
        <w:t>cells</w:t>
      </w:r>
      <w:r w:rsidRPr="00D74A51">
        <w:rPr>
          <w:lang w:val="en-US"/>
        </w:rPr>
        <w:t xml:space="preserve"> for each sample were tracked</w:t>
      </w:r>
      <w:r w:rsidR="000C1F46">
        <w:rPr>
          <w:lang w:val="en-US"/>
        </w:rPr>
        <w:t xml:space="preserve"> for about 50 subsequent frames</w:t>
      </w:r>
      <w:r w:rsidRPr="00D74A51">
        <w:rPr>
          <w:lang w:val="en-US"/>
        </w:rPr>
        <w:t>.</w:t>
      </w:r>
    </w:p>
    <w:p w14:paraId="2694ECC7" w14:textId="77777777" w:rsidR="00B6634B" w:rsidRDefault="00B6634B" w:rsidP="00D74A51">
      <w:pPr>
        <w:rPr>
          <w:lang w:val="en-US"/>
        </w:rPr>
      </w:pPr>
    </w:p>
    <w:p w14:paraId="2EB63CED" w14:textId="77777777" w:rsidR="00077E9F" w:rsidRDefault="00077E9F" w:rsidP="00D74A51">
      <w:pPr>
        <w:rPr>
          <w:lang w:val="en-US"/>
        </w:rPr>
      </w:pPr>
    </w:p>
    <w:p w14:paraId="0D863644" w14:textId="7BC3874D" w:rsidR="00393C59" w:rsidRDefault="00C52595" w:rsidP="00393C59">
      <w:pPr>
        <w:keepNext/>
      </w:pPr>
      <w:r w:rsidRPr="00C52595">
        <w:rPr>
          <w:noProof/>
        </w:rPr>
        <mc:AlternateContent>
          <mc:Choice Requires="wpg">
            <w:drawing>
              <wp:inline distT="0" distB="0" distL="0" distR="0" wp14:anchorId="172A982D" wp14:editId="1EA53C4C">
                <wp:extent cx="5398872" cy="2016578"/>
                <wp:effectExtent l="0" t="19050" r="0" b="3175"/>
                <wp:docPr id="33" name="Gruppo 1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98872" cy="2016578"/>
                          <a:chOff x="0" y="0"/>
                          <a:chExt cx="8077469" cy="3015132"/>
                        </a:xfrm>
                      </wpg:grpSpPr>
                      <wpg:grpSp>
                        <wpg:cNvPr id="34" name="Gruppo 34"/>
                        <wpg:cNvGrpSpPr/>
                        <wpg:grpSpPr>
                          <a:xfrm>
                            <a:off x="2131920" y="67604"/>
                            <a:ext cx="3891934" cy="2947528"/>
                            <a:chOff x="2131920" y="67604"/>
                            <a:chExt cx="3891934" cy="2947528"/>
                          </a:xfrm>
                        </wpg:grpSpPr>
                        <pic:pic xmlns:pic="http://schemas.openxmlformats.org/drawingml/2006/picture">
                          <pic:nvPicPr>
                            <pic:cNvPr id="35" name="Immagine 35"/>
                            <pic:cNvPicPr>
                              <a:picLocks noChangeAspect="1"/>
                            </pic:cNvPicPr>
                          </pic:nvPicPr>
                          <pic:blipFill>
                            <a:blip r:embed="rId13"/>
                            <a:stretch>
                              <a:fillRect/>
                            </a:stretch>
                          </pic:blipFill>
                          <pic:spPr>
                            <a:xfrm>
                              <a:off x="2423854" y="1458132"/>
                              <a:ext cx="3600000" cy="1557000"/>
                            </a:xfrm>
                            <a:prstGeom prst="rect">
                              <a:avLst/>
                            </a:prstGeom>
                          </pic:spPr>
                        </pic:pic>
                        <wpg:grpSp>
                          <wpg:cNvPr id="36" name="Gruppo 36"/>
                          <wpg:cNvGrpSpPr/>
                          <wpg:grpSpPr>
                            <a:xfrm>
                              <a:off x="2131920" y="67604"/>
                              <a:ext cx="3887044" cy="2606327"/>
                              <a:chOff x="2131920" y="67604"/>
                              <a:chExt cx="3887044" cy="2606327"/>
                            </a:xfrm>
                          </wpg:grpSpPr>
                          <pic:pic xmlns:pic="http://schemas.openxmlformats.org/drawingml/2006/picture">
                            <pic:nvPicPr>
                              <pic:cNvPr id="37" name="Immagine 37"/>
                              <pic:cNvPicPr>
                                <a:picLocks noChangeAspect="1"/>
                              </pic:cNvPicPr>
                            </pic:nvPicPr>
                            <pic:blipFill>
                              <a:blip r:embed="rId14"/>
                              <a:stretch>
                                <a:fillRect/>
                              </a:stretch>
                            </pic:blipFill>
                            <pic:spPr>
                              <a:xfrm>
                                <a:off x="2418964" y="67604"/>
                                <a:ext cx="3600000" cy="1245034"/>
                              </a:xfrm>
                              <a:prstGeom prst="rect">
                                <a:avLst/>
                              </a:prstGeom>
                            </pic:spPr>
                          </pic:pic>
                          <wps:wsp>
                            <wps:cNvPr id="38" name="Connettore 2 38"/>
                            <wps:cNvCnPr>
                              <a:cxnSpLocks/>
                            </wps:cNvCnPr>
                            <wps:spPr>
                              <a:xfrm flipV="1">
                                <a:off x="2131920" y="1799332"/>
                                <a:ext cx="0" cy="87459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Connettore diritto 39"/>
                          <wps:cNvCnPr>
                            <a:cxnSpLocks/>
                          </wps:cNvCnPr>
                          <wps:spPr>
                            <a:xfrm flipH="1">
                              <a:off x="2423857" y="737664"/>
                              <a:ext cx="702727" cy="720468"/>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0" name="Connettore diritto 40"/>
                          <wps:cNvCnPr>
                            <a:cxnSpLocks/>
                          </wps:cNvCnPr>
                          <wps:spPr>
                            <a:xfrm flipH="1" flipV="1">
                              <a:off x="3174662" y="737664"/>
                              <a:ext cx="2844303" cy="72047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41" name="Rettangolo 41"/>
                          <wps:cNvSpPr/>
                          <wps:spPr>
                            <a:xfrm>
                              <a:off x="3133403" y="737664"/>
                              <a:ext cx="49725" cy="457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pic:pic xmlns:pic="http://schemas.openxmlformats.org/drawingml/2006/picture">
                        <pic:nvPicPr>
                          <pic:cNvPr id="42" name="Immagine 42" descr="Immagine che contiene serbatoio, bottiglia&#10;&#10;Descrizione generata automaticamente"/>
                          <pic:cNvPicPr>
                            <a:picLocks noChangeAspect="1"/>
                          </pic:cNvPicPr>
                        </pic:nvPicPr>
                        <pic:blipFill>
                          <a:blip r:embed="rId15">
                            <a:duotone>
                              <a:prstClr val="black"/>
                              <a:schemeClr val="accent1">
                                <a:tint val="45000"/>
                                <a:satMod val="400000"/>
                              </a:schemeClr>
                            </a:duotone>
                            <a:extLst>
                              <a:ext uri="{28A0092B-C50C-407E-A947-70E740481C1C}">
                                <a14:useLocalDpi xmlns:a14="http://schemas.microsoft.com/office/drawing/2010/main" val="0"/>
                              </a:ext>
                            </a:extLst>
                          </a:blip>
                          <a:stretch>
                            <a:fillRect/>
                          </a:stretch>
                        </pic:blipFill>
                        <pic:spPr>
                          <a:xfrm>
                            <a:off x="6597291" y="593913"/>
                            <a:ext cx="800242" cy="1292299"/>
                          </a:xfrm>
                          <a:prstGeom prst="rect">
                            <a:avLst/>
                          </a:prstGeom>
                        </pic:spPr>
                      </pic:pic>
                      <wps:wsp>
                        <wps:cNvPr id="46" name="Connettore diritto 46"/>
                        <wps:cNvCnPr>
                          <a:cxnSpLocks/>
                        </wps:cNvCnPr>
                        <wps:spPr>
                          <a:xfrm flipH="1">
                            <a:off x="2131920" y="1117554"/>
                            <a:ext cx="994664" cy="0"/>
                          </a:xfrm>
                          <a:prstGeom prst="line">
                            <a:avLst/>
                          </a:prstGeom>
                          <a:ln w="28575">
                            <a:solidFill>
                              <a:schemeClr val="accent1"/>
                            </a:solidFill>
                          </a:ln>
                        </wps:spPr>
                        <wps:style>
                          <a:lnRef idx="1">
                            <a:schemeClr val="accent1"/>
                          </a:lnRef>
                          <a:fillRef idx="0">
                            <a:schemeClr val="accent1"/>
                          </a:fillRef>
                          <a:effectRef idx="0">
                            <a:schemeClr val="accent1"/>
                          </a:effectRef>
                          <a:fontRef idx="minor">
                            <a:schemeClr val="tx1"/>
                          </a:fontRef>
                        </wps:style>
                        <wps:bodyPr/>
                      </wps:wsp>
                      <wps:wsp>
                        <wps:cNvPr id="47" name="Connettore diritto 47"/>
                        <wps:cNvCnPr>
                          <a:cxnSpLocks/>
                        </wps:cNvCnPr>
                        <wps:spPr>
                          <a:xfrm flipV="1">
                            <a:off x="3160031" y="0"/>
                            <a:ext cx="1323" cy="247940"/>
                          </a:xfrm>
                          <a:prstGeom prst="line">
                            <a:avLst/>
                          </a:prstGeom>
                          <a:ln w="28575">
                            <a:solidFill>
                              <a:schemeClr val="accent1"/>
                            </a:solidFill>
                          </a:ln>
                        </wps:spPr>
                        <wps:style>
                          <a:lnRef idx="1">
                            <a:schemeClr val="accent1"/>
                          </a:lnRef>
                          <a:fillRef idx="0">
                            <a:schemeClr val="accent1"/>
                          </a:fillRef>
                          <a:effectRef idx="0">
                            <a:schemeClr val="accent1"/>
                          </a:effectRef>
                          <a:fontRef idx="minor">
                            <a:schemeClr val="tx1"/>
                          </a:fontRef>
                        </wps:style>
                        <wps:bodyPr/>
                      </wps:wsp>
                      <wps:wsp>
                        <wps:cNvPr id="48" name="Connettore 2 48"/>
                        <wps:cNvCnPr>
                          <a:cxnSpLocks/>
                        </wps:cNvCnPr>
                        <wps:spPr>
                          <a:xfrm flipH="1">
                            <a:off x="6973780" y="10703"/>
                            <a:ext cx="17380" cy="503919"/>
                          </a:xfrm>
                          <a:prstGeom prst="straightConnector1">
                            <a:avLst/>
                          </a:prstGeom>
                          <a:ln w="28575">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CasellaDiTesto 40"/>
                        <wps:cNvSpPr txBox="1"/>
                        <wps:spPr>
                          <a:xfrm rot="5400000">
                            <a:off x="1875759" y="2176724"/>
                            <a:ext cx="865884" cy="353418"/>
                          </a:xfrm>
                          <a:prstGeom prst="rect">
                            <a:avLst/>
                          </a:prstGeom>
                          <a:noFill/>
                        </wps:spPr>
                        <wps:txbx>
                          <w:txbxContent>
                            <w:p w14:paraId="79E99523" w14:textId="77777777" w:rsidR="00C52595" w:rsidRPr="00566E77" w:rsidRDefault="00C52595" w:rsidP="00C52595">
                              <w:pPr>
                                <w:rPr>
                                  <w:b/>
                                  <w:bCs/>
                                  <w:color w:val="000000" w:themeColor="text1"/>
                                  <w:kern w:val="24"/>
                                  <w:szCs w:val="18"/>
                                </w:rPr>
                              </w:pPr>
                              <w:r w:rsidRPr="00566E77">
                                <w:rPr>
                                  <w:b/>
                                  <w:bCs/>
                                  <w:color w:val="000000" w:themeColor="text1"/>
                                  <w:kern w:val="24"/>
                                  <w:szCs w:val="18"/>
                                </w:rPr>
                                <w:t>Flow</w:t>
                              </w:r>
                            </w:p>
                          </w:txbxContent>
                        </wps:txbx>
                        <wps:bodyPr wrap="square" rtlCol="0">
                          <a:spAutoFit/>
                        </wps:bodyPr>
                      </wps:wsp>
                      <wpg:grpSp>
                        <wpg:cNvPr id="56" name="Gruppo 56"/>
                        <wpg:cNvGrpSpPr>
                          <a:grpSpLocks noChangeAspect="1"/>
                        </wpg:cNvGrpSpPr>
                        <wpg:grpSpPr>
                          <a:xfrm>
                            <a:off x="0" y="985493"/>
                            <a:ext cx="1944001" cy="701553"/>
                            <a:chOff x="0" y="985493"/>
                            <a:chExt cx="1458958" cy="526507"/>
                          </a:xfrm>
                        </wpg:grpSpPr>
                        <wps:wsp>
                          <wps:cNvPr id="57" name="Rettangolo 57"/>
                          <wps:cNvSpPr/>
                          <wps:spPr>
                            <a:xfrm>
                              <a:off x="0" y="1354388"/>
                              <a:ext cx="1207085" cy="15761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 name="Rettangolo 58"/>
                          <wps:cNvSpPr/>
                          <wps:spPr>
                            <a:xfrm>
                              <a:off x="869686" y="1156770"/>
                              <a:ext cx="337399" cy="197619"/>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 name="Rettangolo 59"/>
                          <wps:cNvSpPr/>
                          <wps:spPr>
                            <a:xfrm>
                              <a:off x="132599" y="1250697"/>
                              <a:ext cx="723272" cy="45719"/>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 name="Rettangolo 60"/>
                          <wps:cNvSpPr/>
                          <wps:spPr>
                            <a:xfrm>
                              <a:off x="55255" y="1145718"/>
                              <a:ext cx="91158" cy="195309"/>
                            </a:xfrm>
                            <a:prstGeom prst="rect">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Rettangolo 61"/>
                          <wps:cNvSpPr/>
                          <wps:spPr>
                            <a:xfrm>
                              <a:off x="673609" y="1046267"/>
                              <a:ext cx="276621" cy="85639"/>
                            </a:xfrm>
                            <a:prstGeom prst="rect">
                              <a:avLst/>
                            </a:prstGeom>
                            <a:solidFill>
                              <a:schemeClr val="accent1">
                                <a:lumMod val="40000"/>
                                <a:lumOff val="60000"/>
                              </a:schemeClr>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2" name="Rettangolo 62"/>
                          <wps:cNvSpPr/>
                          <wps:spPr>
                            <a:xfrm>
                              <a:off x="517656" y="1079419"/>
                              <a:ext cx="144000" cy="18000"/>
                            </a:xfrm>
                            <a:prstGeom prst="rect">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3" name="Rettangolo 63"/>
                          <wps:cNvSpPr/>
                          <wps:spPr>
                            <a:xfrm>
                              <a:off x="502873" y="1046727"/>
                              <a:ext cx="18000" cy="85639"/>
                            </a:xfrm>
                            <a:prstGeom prst="rect">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4" name="Rettangolo 64"/>
                          <wps:cNvSpPr/>
                          <wps:spPr>
                            <a:xfrm>
                              <a:off x="837782" y="996545"/>
                              <a:ext cx="18000" cy="180000"/>
                            </a:xfrm>
                            <a:prstGeom prst="rect">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Rettangolo 65"/>
                          <wps:cNvSpPr/>
                          <wps:spPr>
                            <a:xfrm>
                              <a:off x="961362" y="1046267"/>
                              <a:ext cx="324000" cy="85639"/>
                            </a:xfrm>
                            <a:prstGeom prst="rect">
                              <a:avLst/>
                            </a:prstGeom>
                            <a:solidFill>
                              <a:schemeClr val="accent4">
                                <a:lumMod val="40000"/>
                                <a:lumOff val="60000"/>
                              </a:schemeClr>
                            </a:solidFill>
                            <a:ln>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6" name="Rettangolo 66"/>
                          <wps:cNvSpPr/>
                          <wps:spPr>
                            <a:xfrm>
                              <a:off x="1285826" y="1062841"/>
                              <a:ext cx="18000" cy="54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7" name="Rettangolo 67"/>
                          <wps:cNvSpPr/>
                          <wps:spPr>
                            <a:xfrm>
                              <a:off x="1314958" y="1087708"/>
                              <a:ext cx="144000" cy="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8" name="Rettangolo 68"/>
                          <wps:cNvSpPr/>
                          <wps:spPr>
                            <a:xfrm>
                              <a:off x="381363" y="985493"/>
                              <a:ext cx="117358" cy="368896"/>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69" name="Connettore diritto 69"/>
                        <wps:cNvCnPr>
                          <a:cxnSpLocks/>
                        </wps:cNvCnPr>
                        <wps:spPr>
                          <a:xfrm flipH="1">
                            <a:off x="3158265" y="10703"/>
                            <a:ext cx="3839147" cy="0"/>
                          </a:xfrm>
                          <a:prstGeom prst="line">
                            <a:avLst/>
                          </a:prstGeom>
                          <a:ln w="28575">
                            <a:solidFill>
                              <a:schemeClr val="accent1"/>
                            </a:solidFill>
                          </a:ln>
                        </wps:spPr>
                        <wps:style>
                          <a:lnRef idx="1">
                            <a:schemeClr val="accent1"/>
                          </a:lnRef>
                          <a:fillRef idx="0">
                            <a:schemeClr val="accent1"/>
                          </a:fillRef>
                          <a:effectRef idx="0">
                            <a:schemeClr val="accent1"/>
                          </a:effectRef>
                          <a:fontRef idx="minor">
                            <a:schemeClr val="tx1"/>
                          </a:fontRef>
                        </wps:style>
                        <wps:bodyPr/>
                      </wps:wsp>
                      <wps:wsp>
                        <wps:cNvPr id="70" name="CasellaDiTesto 12"/>
                        <wps:cNvSpPr txBox="1"/>
                        <wps:spPr>
                          <a:xfrm>
                            <a:off x="33849" y="1920162"/>
                            <a:ext cx="1580882" cy="353190"/>
                          </a:xfrm>
                          <a:prstGeom prst="rect">
                            <a:avLst/>
                          </a:prstGeom>
                          <a:noFill/>
                        </wps:spPr>
                        <wps:txbx>
                          <w:txbxContent>
                            <w:p w14:paraId="110B6C22" w14:textId="77777777" w:rsidR="00C52595" w:rsidRPr="00566E77" w:rsidRDefault="00C52595" w:rsidP="00C52595">
                              <w:pPr>
                                <w:rPr>
                                  <w:b/>
                                  <w:bCs/>
                                  <w:color w:val="000000" w:themeColor="text1"/>
                                  <w:kern w:val="24"/>
                                  <w:szCs w:val="18"/>
                                </w:rPr>
                              </w:pPr>
                              <w:r w:rsidRPr="00566E77">
                                <w:rPr>
                                  <w:b/>
                                  <w:bCs/>
                                  <w:color w:val="000000" w:themeColor="text1"/>
                                  <w:kern w:val="24"/>
                                  <w:szCs w:val="18"/>
                                </w:rPr>
                                <w:t>Syringe pump</w:t>
                              </w:r>
                            </w:p>
                          </w:txbxContent>
                        </wps:txbx>
                        <wps:bodyPr wrap="square" rtlCol="0">
                          <a:spAutoFit/>
                        </wps:bodyPr>
                      </wps:wsp>
                      <wps:wsp>
                        <wps:cNvPr id="71" name="CasellaDiTesto 36"/>
                        <wps:cNvSpPr txBox="1"/>
                        <wps:spPr>
                          <a:xfrm>
                            <a:off x="6150770" y="1922950"/>
                            <a:ext cx="1926699" cy="353190"/>
                          </a:xfrm>
                          <a:prstGeom prst="rect">
                            <a:avLst/>
                          </a:prstGeom>
                          <a:noFill/>
                        </wps:spPr>
                        <wps:txbx>
                          <w:txbxContent>
                            <w:p w14:paraId="7E40171C" w14:textId="77777777" w:rsidR="00C52595" w:rsidRPr="00566E77" w:rsidRDefault="00C52595" w:rsidP="00C52595">
                              <w:pPr>
                                <w:rPr>
                                  <w:b/>
                                  <w:bCs/>
                                  <w:color w:val="000000" w:themeColor="text1"/>
                                  <w:kern w:val="24"/>
                                  <w:szCs w:val="18"/>
                                </w:rPr>
                              </w:pPr>
                              <w:r w:rsidRPr="00566E77">
                                <w:rPr>
                                  <w:b/>
                                  <w:bCs/>
                                  <w:color w:val="000000" w:themeColor="text1"/>
                                  <w:kern w:val="24"/>
                                  <w:szCs w:val="18"/>
                                </w:rPr>
                                <w:t>Tank of collection</w:t>
                              </w:r>
                            </w:p>
                          </w:txbxContent>
                        </wps:txbx>
                        <wps:bodyPr wrap="square" rtlCol="0">
                          <a:spAutoFit/>
                        </wps:bodyPr>
                      </wps:wsp>
                    </wpg:wgp>
                  </a:graphicData>
                </a:graphic>
              </wp:inline>
            </w:drawing>
          </mc:Choice>
          <mc:Fallback>
            <w:pict>
              <v:group w14:anchorId="172A982D" id="Gruppo 13" o:spid="_x0000_s1026" style="width:425.1pt;height:158.8pt;mso-position-horizontal-relative:char;mso-position-vertical-relative:line" coordsize="80774,30151" o:gfxdata="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GFuaWVsZSBtYXJyYQAAAeocAAcAAAgMAAAIagAAAAAc&#10;6gAAAA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PD94cGFja2V0IGVuZD0ndyc/Pv/bAEMABwUFBgUEBwYFBggHBwgKEQsKCQkKFQ8QDBEYFRoZ&#10;GBUYFxseJyEbHSUdFxgiLiIlKCkrLCsaIC8zLyoyJyorKv/bAEMBBwgICgkKFAsLFCocGBwqKioq&#10;KioqKioqKioqKioqKioqKioqKioqKioqKioqKioqKioqKioqKioqKioqKioqKv/AABEIASwCtw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">
                <o:lock v:ext="edit" aspectratio="t"/>
                <v:group id="Gruppo 34" o:spid="_x0000_s1027" style="position:absolute;left:21319;top:676;width:38919;height:29475" coordorigin="21319,676" coordsize="38919,29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35" o:spid="_x0000_s1028" type="#_x0000_t75" style="position:absolute;left:24238;top:14581;width:36000;height:15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">
                    <v:imagedata r:id="rId16" o:title=""/>
                  </v:shape>
                  <v:group id="Gruppo 36" o:spid="_x0000_s1029" style="position:absolute;left:21319;top:676;width:38870;height:26063" coordorigin="21319,676" coordsize="38870,26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Immagine 37" o:spid="_x0000_s1030" type="#_x0000_t75" style="position:absolute;left:24189;top:676;width:36000;height:12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">
                      <v:imagedata r:id="rId17" o:title=""/>
                    </v:shape>
                    <v:shapetype id="_x0000_t32" coordsize="21600,21600" o:spt="32" o:oned="t" path="m,l21600,21600e" filled="f">
                      <v:path arrowok="t" fillok="f" o:connecttype="none"/>
                      <o:lock v:ext="edit" shapetype="t"/>
                    </v:shapetype>
                    <v:shape id="Connettore 2 38" o:spid="_x0000_s1031" type="#_x0000_t32" style="position:absolute;left:21319;top:17993;width:0;height:87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" strokecolor="black [3213]" strokeweight="3pt">
                      <v:stroke endarrow="block"/>
                      <o:lock v:ext="edit" shapetype="f"/>
                    </v:shape>
                  </v:group>
                  <v:line id="Connettore diritto 39" o:spid="_x0000_s1032" style="position:absolute;flip:x;visibility:visible;mso-wrap-style:square" from="24238,7376" to="31265,145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" strokecolor="black [3213]" strokeweight="1pt">
                    <v:stroke dashstyle="dash"/>
                    <o:lock v:ext="edit" shapetype="f"/>
                  </v:line>
                  <v:line id="Connettore diritto 40" o:spid="_x0000_s1033" style="position:absolute;flip:x y;visibility:visible;mso-wrap-style:square" from="31746,7376" to="60189,145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" strokecolor="black [3213]" strokeweight="1pt">
                    <v:stroke dashstyle="dash"/>
                    <o:lock v:ext="edit" shapetype="f"/>
                  </v:line>
                  <v:rect id="Rettangolo 41" o:spid="_x0000_s1034" style="position:absolute;left:31334;top:7376;width:49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" filled="f" strokecolor="black [3213]" strokeweight="2pt"/>
                </v:group>
                <v:shape id="Immagine 42" o:spid="_x0000_s1035" type="#_x0000_t75" alt="Immagine che contiene serbatoio, bottiglia&#10;&#10;Descrizione generata automaticamente" style="position:absolute;left:65972;top:5939;width:8003;height:12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">
                  <v:imagedata r:id="rId18" o:title="Immagine che contiene serbatoio, bottiglia&#10;&#10;Descrizione generata automaticamente" recolortarget="black"/>
                </v:shape>
                <v:line id="Connettore diritto 46" o:spid="_x0000_s1036" style="position:absolute;flip:x;visibility:visible;mso-wrap-style:square" from="21319,11175" to="31265,111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" strokecolor="#4f81bd [3204]" strokeweight="2.25pt">
                  <o:lock v:ext="edit" shapetype="f"/>
                </v:line>
                <v:line id="Connettore diritto 47" o:spid="_x0000_s1037" style="position:absolute;flip:y;visibility:visible;mso-wrap-style:square" from="31600,0" to="31613,24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" strokecolor="#4f81bd [3204]" strokeweight="2.25pt">
                  <o:lock v:ext="edit" shapetype="f"/>
                </v:line>
                <v:shape id="Connettore 2 48" o:spid="_x0000_s1038" type="#_x0000_t32" style="position:absolute;left:69737;top:107;width:174;height:50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" strokecolor="#4f81bd [3204]" strokeweight="2.25pt">
                  <v:stroke endarrow="block"/>
                  <o:lock v:ext="edit" shapetype="f"/>
                </v:shape>
                <v:shapetype id="_x0000_t202" coordsize="21600,21600" o:spt="202" path="m,l,21600r21600,l21600,xe">
                  <v:stroke joinstyle="miter"/>
                  <v:path gradientshapeok="t" o:connecttype="rect"/>
                </v:shapetype>
                <v:shape id="CasellaDiTesto 40" o:spid="_x0000_s1039" type="#_x0000_t202" style="position:absolute;left:18757;top:21766;width:8659;height:35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" filled="f" stroked="f">
                  <v:textbox style="mso-fit-shape-to-text:t">
                    <w:txbxContent>
                      <w:p w14:paraId="79E99523" w14:textId="77777777" w:rsidR="00C52595" w:rsidRPr="00566E77" w:rsidRDefault="00C52595" w:rsidP="00C52595">
                        <w:pPr>
                          <w:rPr>
                            <w:b/>
                            <w:bCs/>
                            <w:color w:val="000000" w:themeColor="text1"/>
                            <w:kern w:val="24"/>
                            <w:szCs w:val="18"/>
                          </w:rPr>
                        </w:pPr>
                        <w:r w:rsidRPr="00566E77">
                          <w:rPr>
                            <w:b/>
                            <w:bCs/>
                            <w:color w:val="000000" w:themeColor="text1"/>
                            <w:kern w:val="24"/>
                            <w:szCs w:val="18"/>
                          </w:rPr>
                          <w:t>Flow</w:t>
                        </w:r>
                      </w:p>
                    </w:txbxContent>
                  </v:textbox>
                </v:shape>
                <v:group id="Gruppo 56" o:spid="_x0000_s1040" style="position:absolute;top:9854;width:19440;height:7016" coordorigin=",9854" coordsize="14589,5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o:lock v:ext="edit" aspectratio="t"/>
                  <v:rect id="Rettangolo 57" o:spid="_x0000_s1041" style="position:absolute;top:13543;width:12070;height:15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" fillcolor="#365f91 [2404]" strokecolor="#365f91 [2404]" strokeweight="2pt"/>
                  <v:rect id="Rettangolo 58" o:spid="_x0000_s1042" style="position:absolute;left:8696;top:11567;width:3374;height:19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" fillcolor="#365f91 [2404]" strokecolor="#365f91 [2404]" strokeweight="2pt"/>
                  <v:rect id="Rettangolo 59" o:spid="_x0000_s1043" style="position:absolute;left:1325;top:12506;width:7233;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" fillcolor="#c4bc96 [2414]" strokecolor="#c4bc96 [2414]" strokeweight="2pt"/>
                  <v:rect id="Rettangolo 60" o:spid="_x0000_s1044" style="position:absolute;left:552;top:11457;width:912;height:1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" fillcolor="#c4bc96 [2414]" strokecolor="#c4bc96 [2414]" strokeweight="2pt"/>
                  <v:rect id="Rettangolo 61" o:spid="_x0000_s1045" style="position:absolute;left:6736;top:10462;width:2766;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" fillcolor="#b8cce4 [1300]" strokecolor="#b8cce4 [1300]" strokeweight="2pt"/>
                  <v:rect id="Rettangolo 62" o:spid="_x0000_s1046" style="position:absolute;left:5176;top:10794;width:1440;height: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" fillcolor="#95b3d7 [1940]" strokecolor="#95b3d7 [1940]" strokeweight="2pt"/>
                  <v:rect id="Rettangolo 63" o:spid="_x0000_s1047" style="position:absolute;left:5028;top:10467;width:180;height: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" fillcolor="#95b3d7 [1940]" strokecolor="#95b3d7 [1940]" strokeweight="2pt"/>
                  <v:rect id="Rettangolo 64" o:spid="_x0000_s1048" style="position:absolute;left:8377;top:9965;width:180;height:1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" fillcolor="#95b3d7 [1940]" strokecolor="#95b3d7 [1940]" strokeweight="2pt"/>
                  <v:rect id="Rettangolo 65" o:spid="_x0000_s1049" style="position:absolute;left:9613;top:10462;width:3240;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" fillcolor="#ccc0d9 [1303]" strokecolor="#b8cce4 [1300]" strokeweight="2pt"/>
                  <v:rect id="Rettangolo 66" o:spid="_x0000_s1050" style="position:absolute;left:12858;top:10628;width:180;height: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" fillcolor="#4f81bd [3204]" strokecolor="#243f60 [1604]" strokeweight="2pt"/>
                  <v:rect id="Rettangolo 67" o:spid="_x0000_s1051" style="position:absolute;left:13149;top:10877;width:144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" fillcolor="#4f81bd [3204]" strokecolor="#243f60 [1604]" strokeweight="2pt"/>
                  <v:rect id="Rettangolo 68" o:spid="_x0000_s1052" style="position:absolute;left:3813;top:9854;width:1174;height:36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" fillcolor="#365f91 [2404]" strokecolor="#365f91 [2404]" strokeweight="2pt"/>
                </v:group>
                <v:line id="Connettore diritto 69" o:spid="_x0000_s1053" style="position:absolute;flip:x;visibility:visible;mso-wrap-style:square" from="31582,107" to="69974,1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" strokecolor="#4f81bd [3204]" strokeweight="2.25pt">
                  <o:lock v:ext="edit" shapetype="f"/>
                </v:line>
                <v:shape id="CasellaDiTesto 12" o:spid="_x0000_s1054" type="#_x0000_t202" style="position:absolute;left:338;top:19201;width:15809;height:3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" filled="f" stroked="f">
                  <v:textbox style="mso-fit-shape-to-text:t">
                    <w:txbxContent>
                      <w:p w14:paraId="110B6C22" w14:textId="77777777" w:rsidR="00C52595" w:rsidRPr="00566E77" w:rsidRDefault="00C52595" w:rsidP="00C52595">
                        <w:pPr>
                          <w:rPr>
                            <w:b/>
                            <w:bCs/>
                            <w:color w:val="000000" w:themeColor="text1"/>
                            <w:kern w:val="24"/>
                            <w:szCs w:val="18"/>
                          </w:rPr>
                        </w:pPr>
                        <w:r w:rsidRPr="00566E77">
                          <w:rPr>
                            <w:b/>
                            <w:bCs/>
                            <w:color w:val="000000" w:themeColor="text1"/>
                            <w:kern w:val="24"/>
                            <w:szCs w:val="18"/>
                          </w:rPr>
                          <w:t>Syringe pump</w:t>
                        </w:r>
                      </w:p>
                    </w:txbxContent>
                  </v:textbox>
                </v:shape>
                <v:shape id="CasellaDiTesto 36" o:spid="_x0000_s1055" type="#_x0000_t202" style="position:absolute;left:61507;top:19229;width:19267;height:3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" filled="f" stroked="f">
                  <v:textbox style="mso-fit-shape-to-text:t">
                    <w:txbxContent>
                      <w:p w14:paraId="7E40171C" w14:textId="77777777" w:rsidR="00C52595" w:rsidRPr="00566E77" w:rsidRDefault="00C52595" w:rsidP="00C52595">
                        <w:pPr>
                          <w:rPr>
                            <w:b/>
                            <w:bCs/>
                            <w:color w:val="000000" w:themeColor="text1"/>
                            <w:kern w:val="24"/>
                            <w:szCs w:val="18"/>
                          </w:rPr>
                        </w:pPr>
                        <w:r w:rsidRPr="00566E77">
                          <w:rPr>
                            <w:b/>
                            <w:bCs/>
                            <w:color w:val="000000" w:themeColor="text1"/>
                            <w:kern w:val="24"/>
                            <w:szCs w:val="18"/>
                          </w:rPr>
                          <w:t>Tank of collection</w:t>
                        </w:r>
                      </w:p>
                    </w:txbxContent>
                  </v:textbox>
                </v:shape>
                <w10:anchorlock/>
              </v:group>
            </w:pict>
          </mc:Fallback>
        </mc:AlternateContent>
      </w:r>
    </w:p>
    <w:p w14:paraId="28C7E2E1" w14:textId="39949D44" w:rsidR="001F121F" w:rsidRPr="00642E63" w:rsidRDefault="00393C59" w:rsidP="00642E63">
      <w:pPr>
        <w:pStyle w:val="CETCaption"/>
        <w:rPr>
          <w:i w:val="0"/>
          <w:iCs/>
          <w:lang w:val="en-US"/>
        </w:rPr>
      </w:pPr>
      <w:r w:rsidRPr="00393C59">
        <w:t xml:space="preserve">Figure </w:t>
      </w:r>
      <w:r w:rsidRPr="00393C59">
        <w:fldChar w:fldCharType="begin"/>
      </w:r>
      <w:r w:rsidRPr="00393C59">
        <w:instrText xml:space="preserve"> SEQ Figure \* ARABIC </w:instrText>
      </w:r>
      <w:r w:rsidRPr="00393C59">
        <w:fldChar w:fldCharType="separate"/>
      </w:r>
      <w:r w:rsidR="000E2F16">
        <w:rPr>
          <w:noProof/>
        </w:rPr>
        <w:t>1</w:t>
      </w:r>
      <w:r w:rsidRPr="00393C59">
        <w:fldChar w:fldCharType="end"/>
      </w:r>
      <w:r w:rsidRPr="00393C59">
        <w:t>:</w:t>
      </w:r>
      <w:r>
        <w:t xml:space="preserve"> </w:t>
      </w:r>
      <w:r w:rsidR="00841E9F" w:rsidRPr="0041311C">
        <w:rPr>
          <w:i w:val="0"/>
          <w:iCs/>
        </w:rPr>
        <w:t xml:space="preserve">Schematic representation of time-lapse workstation </w:t>
      </w:r>
      <w:r w:rsidR="00FB6848">
        <w:rPr>
          <w:i w:val="0"/>
          <w:iCs/>
        </w:rPr>
        <w:t xml:space="preserve">along with </w:t>
      </w:r>
      <w:r w:rsidR="00D76168">
        <w:rPr>
          <w:i w:val="0"/>
          <w:iCs/>
        </w:rPr>
        <w:t xml:space="preserve">an </w:t>
      </w:r>
      <w:r w:rsidR="00D76168" w:rsidRPr="0041311C">
        <w:rPr>
          <w:i w:val="0"/>
          <w:iCs/>
        </w:rPr>
        <w:t>example</w:t>
      </w:r>
      <w:r w:rsidRPr="0041311C">
        <w:rPr>
          <w:i w:val="0"/>
          <w:iCs/>
        </w:rPr>
        <w:t xml:space="preserve"> of </w:t>
      </w:r>
      <w:r w:rsidR="00781D22" w:rsidRPr="0041311C">
        <w:rPr>
          <w:i w:val="0"/>
          <w:iCs/>
        </w:rPr>
        <w:t>bacterial tra</w:t>
      </w:r>
      <w:r w:rsidR="000057F1" w:rsidRPr="0041311C">
        <w:rPr>
          <w:i w:val="0"/>
          <w:iCs/>
        </w:rPr>
        <w:t>cking</w:t>
      </w:r>
      <w:r w:rsidR="00781D22" w:rsidRPr="0041311C">
        <w:rPr>
          <w:i w:val="0"/>
          <w:iCs/>
        </w:rPr>
        <w:t xml:space="preserve"> </w:t>
      </w:r>
      <w:r w:rsidR="00E735F9" w:rsidRPr="0041311C">
        <w:rPr>
          <w:i w:val="0"/>
          <w:iCs/>
        </w:rPr>
        <w:t xml:space="preserve">at inoculum condition. </w:t>
      </w:r>
      <w:r w:rsidR="009031B7" w:rsidRPr="0041311C">
        <w:rPr>
          <w:i w:val="0"/>
          <w:iCs/>
        </w:rPr>
        <w:t>Bacterial were identified as a dark object of appropriate dimension (2</w:t>
      </w:r>
      <w:r w:rsidR="009031B7" w:rsidRPr="0041311C">
        <w:rPr>
          <w:rFonts w:ascii="Symbol" w:hAnsi="Symbol"/>
          <w:i w:val="0"/>
          <w:iCs/>
        </w:rPr>
        <w:t>m</w:t>
      </w:r>
      <w:r w:rsidR="009031B7" w:rsidRPr="0041311C">
        <w:rPr>
          <w:i w:val="0"/>
          <w:iCs/>
        </w:rPr>
        <w:t>m</w:t>
      </w:r>
      <w:r w:rsidR="0024589F" w:rsidRPr="0041311C">
        <w:rPr>
          <w:i w:val="0"/>
          <w:iCs/>
        </w:rPr>
        <w:t xml:space="preserve"> length) on a bright field</w:t>
      </w:r>
      <w:r w:rsidR="0041311C" w:rsidRPr="0041311C">
        <w:rPr>
          <w:i w:val="0"/>
          <w:iCs/>
        </w:rPr>
        <w:t xml:space="preserve"> after image processing</w:t>
      </w:r>
      <w:r w:rsidR="008D5C4D" w:rsidRPr="0041311C">
        <w:rPr>
          <w:i w:val="0"/>
          <w:iCs/>
        </w:rPr>
        <w:t>.</w:t>
      </w:r>
    </w:p>
    <w:p w14:paraId="11DCD48B" w14:textId="77777777" w:rsidR="00642E63" w:rsidRPr="00B233B1" w:rsidRDefault="00817649" w:rsidP="00B233B1">
      <w:pPr>
        <w:pStyle w:val="CETheadingx"/>
      </w:pPr>
      <w:r w:rsidRPr="00B233B1">
        <w:rPr>
          <w:rStyle w:val="CETheadingxCarattere"/>
          <w:b/>
        </w:rPr>
        <w:t>Cell motility</w:t>
      </w:r>
      <w:r w:rsidR="001F121F" w:rsidRPr="00B233B1">
        <w:rPr>
          <w:rStyle w:val="CETheadingxCarattere"/>
          <w:b/>
        </w:rPr>
        <w:t xml:space="preserve"> analysis.</w:t>
      </w:r>
      <w:r w:rsidR="001F121F" w:rsidRPr="00B233B1">
        <w:t xml:space="preserve"> </w:t>
      </w:r>
    </w:p>
    <w:p w14:paraId="2529C780" w14:textId="7EB0E686" w:rsidR="00A962DE" w:rsidRPr="00A962DE" w:rsidRDefault="00305CB1" w:rsidP="00A962DE">
      <w:pPr>
        <w:rPr>
          <w:rFonts w:cs="Arial"/>
          <w:lang w:val="en-US"/>
        </w:rPr>
      </w:pPr>
      <w:r w:rsidRPr="007C3BF3">
        <w:rPr>
          <w:rFonts w:cs="Arial"/>
          <w:lang w:val="en-US"/>
        </w:rPr>
        <w:t>C</w:t>
      </w:r>
      <w:r w:rsidR="0058634D" w:rsidRPr="007C3BF3">
        <w:rPr>
          <w:rFonts w:cs="Arial"/>
          <w:lang w:val="en-US"/>
        </w:rPr>
        <w:t>ell motility parameters</w:t>
      </w:r>
      <w:r w:rsidRPr="007C3BF3">
        <w:rPr>
          <w:rFonts w:cs="Arial"/>
          <w:lang w:val="en-US"/>
        </w:rPr>
        <w:t xml:space="preserve"> were estimated</w:t>
      </w:r>
      <w:r w:rsidR="006135BE" w:rsidRPr="007C3BF3">
        <w:rPr>
          <w:rFonts w:cs="Arial"/>
          <w:lang w:val="en-US"/>
        </w:rPr>
        <w:t xml:space="preserve"> processing trajectories by </w:t>
      </w:r>
      <w:r w:rsidR="005110CB">
        <w:rPr>
          <w:rFonts w:cs="Arial"/>
          <w:lang w:val="en-US"/>
        </w:rPr>
        <w:t>means of a custom-made</w:t>
      </w:r>
      <w:r w:rsidR="006135BE" w:rsidRPr="007C3BF3">
        <w:rPr>
          <w:rFonts w:cs="Arial"/>
          <w:lang w:val="en-US"/>
        </w:rPr>
        <w:t xml:space="preserve"> </w:t>
      </w:r>
      <w:proofErr w:type="spellStart"/>
      <w:r w:rsidR="006135BE" w:rsidRPr="007C3BF3">
        <w:rPr>
          <w:rFonts w:cs="Arial"/>
          <w:lang w:val="en-US"/>
        </w:rPr>
        <w:t>Matlab</w:t>
      </w:r>
      <w:proofErr w:type="spellEnd"/>
      <w:r w:rsidR="006135BE" w:rsidRPr="007C3BF3">
        <w:rPr>
          <w:rFonts w:cs="Arial"/>
          <w:lang w:val="en-US"/>
        </w:rPr>
        <w:t xml:space="preserve"> script</w:t>
      </w:r>
      <w:r w:rsidR="0058634D" w:rsidRPr="007C3BF3">
        <w:rPr>
          <w:rFonts w:cs="Arial"/>
          <w:lang w:val="en-US"/>
        </w:rPr>
        <w:t>. For each trajectory, several non-overlapping intervals of size</w:t>
      </w:r>
      <w:r w:rsidR="005110CB">
        <w:rPr>
          <w:rFonts w:cs="Arial"/>
          <w:lang w:val="en-US"/>
        </w:rPr>
        <w:t>,</w:t>
      </w:r>
      <w:r w:rsidR="0058634D" w:rsidRPr="007C3BF3">
        <w:rPr>
          <w:rFonts w:cs="Arial"/>
          <w:lang w:val="en-US"/>
        </w:rPr>
        <w:t xml:space="preserve"> </w:t>
      </w:r>
      <w:r w:rsidR="00D76168" w:rsidRPr="00D76168">
        <w:rPr>
          <w:rFonts w:cs="Arial"/>
          <w:i/>
          <w:iCs/>
          <w:lang w:val="en-US"/>
        </w:rPr>
        <w:t>t</w:t>
      </w:r>
      <w:r w:rsidR="00D76168">
        <w:rPr>
          <w:rFonts w:cs="Arial"/>
          <w:lang w:val="en-US"/>
        </w:rPr>
        <w:t xml:space="preserve"> </w:t>
      </w:r>
      <w:r w:rsidR="00D76168" w:rsidRPr="007C3BF3">
        <w:rPr>
          <w:rFonts w:cs="Arial"/>
          <w:lang w:val="en-US"/>
        </w:rPr>
        <w:t>were</w:t>
      </w:r>
      <w:r w:rsidR="0058634D" w:rsidRPr="007C3BF3">
        <w:rPr>
          <w:rFonts w:cs="Arial"/>
          <w:lang w:val="en-US"/>
        </w:rPr>
        <w:t xml:space="preserve"> identified, and the </w:t>
      </w:r>
      <w:r w:rsidR="00DF66F5">
        <w:rPr>
          <w:rFonts w:cs="Arial"/>
          <w:lang w:val="en-US"/>
        </w:rPr>
        <w:t xml:space="preserve">mean </w:t>
      </w:r>
      <w:r w:rsidR="0058634D" w:rsidRPr="007C3BF3">
        <w:rPr>
          <w:rFonts w:cs="Arial"/>
          <w:lang w:val="en-US"/>
        </w:rPr>
        <w:t xml:space="preserve">squared displacement </w:t>
      </w:r>
      <w:r w:rsidR="00501E8F" w:rsidRPr="007C3BF3">
        <w:rPr>
          <w:rFonts w:cs="Arial"/>
          <w:lang w:val="en-US"/>
        </w:rPr>
        <w:t>(MSD)</w:t>
      </w:r>
      <w:r w:rsidR="00501E8F">
        <w:rPr>
          <w:rFonts w:cs="Arial"/>
          <w:lang w:val="en-US"/>
        </w:rPr>
        <w:t xml:space="preserve"> </w:t>
      </w:r>
      <w:r w:rsidR="00DF66F5">
        <w:rPr>
          <w:rFonts w:cs="Arial"/>
          <w:lang w:val="en-US"/>
        </w:rPr>
        <w:t xml:space="preserve">described by cells in t </w:t>
      </w:r>
      <w:r w:rsidR="0058634D" w:rsidRPr="007C3BF3">
        <w:rPr>
          <w:rFonts w:cs="Arial"/>
          <w:lang w:val="en-US"/>
        </w:rPr>
        <w:t>was measured</w:t>
      </w:r>
      <w:r w:rsidR="00501E8F">
        <w:rPr>
          <w:rFonts w:cs="Arial"/>
          <w:lang w:val="en-US"/>
        </w:rPr>
        <w:t>,</w:t>
      </w:r>
      <w:r w:rsidR="0058634D" w:rsidRPr="007C3BF3">
        <w:rPr>
          <w:rFonts w:cs="Arial"/>
          <w:lang w:val="en-US"/>
        </w:rPr>
        <w:t xml:space="preserve"> for every </w:t>
      </w:r>
      <w:r w:rsidR="00501E8F">
        <w:rPr>
          <w:rFonts w:cs="Arial"/>
          <w:lang w:val="en-US"/>
        </w:rPr>
        <w:t>different value of t</w:t>
      </w:r>
      <w:r w:rsidR="00C35A21">
        <w:rPr>
          <w:rFonts w:cs="Arial"/>
          <w:lang w:val="en-US"/>
        </w:rPr>
        <w:t xml:space="preserve"> </w:t>
      </w:r>
      <w:r w:rsidR="001D6193">
        <w:rPr>
          <w:rFonts w:cs="Arial"/>
          <w:lang w:val="en-US"/>
        </w:rPr>
        <w:fldChar w:fldCharType="begin"/>
      </w:r>
      <w:r w:rsidR="00E24EAE">
        <w:rPr>
          <w:rFonts w:cs="Arial"/>
          <w:lang w:val="en-US"/>
        </w:rPr>
        <w:instrText xml:space="preserve"> ADDIN EN.CITE &lt;EndNote&gt;&lt;Cite&gt;&lt;Author&gt;Ascionea&lt;/Author&gt;&lt;Year&gt;2014&lt;/Year&gt;&lt;IDText&gt;Investigation of cell dynamics in vitro by time lapse microscopy and image analysis&lt;/IDText&gt;&lt;DisplayText&gt;(Ascionea et al., 2014)&lt;/DisplayText&gt;&lt;record&gt;&lt;titles&gt;&lt;title&gt;Investigation of cell dynamics in vitro by time lapse microscopy and image analysis&lt;/title&gt;&lt;secondary-title&gt;CHEMICAL ENGINEERING&lt;/secondary-title&gt;&lt;/titles&gt;&lt;contributors&gt;&lt;authors&gt;&lt;author&gt;Ascionea, Flora&lt;/author&gt;&lt;author&gt;Caserta, Sergio&lt;/author&gt;&lt;author&gt;Perrisd, Roberto&lt;/author&gt;&lt;author&gt;Guidoa, Stefano&lt;/author&gt;&lt;/authors&gt;&lt;/contributors&gt;&lt;added-date format="utc"&gt;1643621103&lt;/added-date&gt;&lt;ref-type name="Journal Article"&gt;17&lt;/ref-type&gt;&lt;dates&gt;&lt;year&gt;2014&lt;/year&gt;&lt;/dates&gt;&lt;rec-number&gt;184&lt;/rec-number&gt;&lt;last-updated-date format="utc"&gt;1643621103&lt;/last-updated-date&gt;&lt;volume&gt;38&lt;/volume&gt;&lt;/record&gt;&lt;/Cite&gt;&lt;/EndNote&gt;</w:instrText>
      </w:r>
      <w:r w:rsidR="001D6193">
        <w:rPr>
          <w:rFonts w:cs="Arial"/>
          <w:lang w:val="en-US"/>
        </w:rPr>
        <w:fldChar w:fldCharType="separate"/>
      </w:r>
      <w:r w:rsidR="00E24EAE">
        <w:rPr>
          <w:rFonts w:cs="Arial"/>
          <w:noProof/>
          <w:lang w:val="en-US"/>
        </w:rPr>
        <w:t>(Ascionea et al., 2014)</w:t>
      </w:r>
      <w:r w:rsidR="001D6193">
        <w:rPr>
          <w:rFonts w:cs="Arial"/>
          <w:lang w:val="en-US"/>
        </w:rPr>
        <w:fldChar w:fldCharType="end"/>
      </w:r>
      <w:r w:rsidR="0058634D" w:rsidRPr="007C3BF3">
        <w:rPr>
          <w:rFonts w:cs="Arial"/>
          <w:lang w:val="en-US"/>
        </w:rPr>
        <w:t xml:space="preserve">. </w:t>
      </w:r>
      <w:r w:rsidR="00160C86">
        <w:rPr>
          <w:rFonts w:cs="Arial"/>
          <w:lang w:val="en-US"/>
        </w:rPr>
        <w:t>P</w:t>
      </w:r>
      <w:r w:rsidR="0058634D" w:rsidRPr="007C3BF3">
        <w:rPr>
          <w:rFonts w:cs="Arial"/>
          <w:lang w:val="en-US"/>
        </w:rPr>
        <w:t xml:space="preserve">ersistent random walk (PRW) </w:t>
      </w:r>
      <w:r w:rsidR="00160C86">
        <w:rPr>
          <w:rFonts w:cs="Arial"/>
          <w:lang w:val="en-US"/>
        </w:rPr>
        <w:t xml:space="preserve">model </w:t>
      </w:r>
      <w:r w:rsidR="001D6193">
        <w:rPr>
          <w:rFonts w:cs="Arial"/>
          <w:lang w:val="en-US"/>
        </w:rPr>
        <w:fldChar w:fldCharType="begin"/>
      </w:r>
      <w:r w:rsidR="007B7F4B">
        <w:rPr>
          <w:rFonts w:cs="Arial"/>
          <w:lang w:val="en-US"/>
        </w:rPr>
        <w:instrText xml:space="preserve"> ADDIN EN.CITE &lt;EndNote&gt;&lt;Cite&gt;&lt;Author&gt;Dickinson&lt;/Author&gt;&lt;Year&gt;1993&lt;/Year&gt;&lt;IDText&gt;Optimal estimation of cell movement indices from the statistical analysis of cell tracking data&lt;/IDText&gt;&lt;DisplayText&gt;(Dickinson and Tranquillo, 1993)&lt;/DisplayText&gt;&lt;record&gt;&lt;urls&gt;&lt;related-urls&gt;&lt;url&gt;https://aiche.onlinelibrary.wiley.com/doi/abs/10.1002/aic.690391210&lt;/url&gt;&lt;/related-urls&gt;&lt;/urls&gt;&lt;isbn&gt;0001-1541&lt;/isbn&gt;&lt;titles&gt;&lt;title&gt;Optimal estimation of cell movement indices from the statistical analysis of cell tracking data&lt;/title&gt;&lt;secondary-title&gt;AIChE Journal&lt;/secondary-title&gt;&lt;/titles&gt;&lt;pages&gt;1995-2010&lt;/pages&gt;&lt;number&gt;12&lt;/number&gt;&lt;contributors&gt;&lt;authors&gt;&lt;author&gt;Dickinson, Richard B.&lt;/author&gt;&lt;author&gt;Tranquillo, Robert T.&lt;/author&gt;&lt;/authors&gt;&lt;/contributors&gt;&lt;added-date format="utc"&gt;1602860680&lt;/added-date&gt;&lt;ref-type name="Journal Article"&gt;17&lt;/ref-type&gt;&lt;dates&gt;&lt;year&gt;1993&lt;/year&gt;&lt;/dates&gt;&lt;rec-number&gt;27&lt;/rec-number&gt;&lt;publisher&gt;Wiley Online Library&lt;/publisher&gt;&lt;last-updated-date format="utc"&gt;1635864337&lt;/last-updated-date&gt;&lt;electronic-resource-num&gt;10.1002/aic.690391210&lt;/electronic-resource-num&gt;&lt;volume&gt;39&lt;/volume&gt;&lt;/record&gt;&lt;/Cite&gt;&lt;/EndNote&gt;</w:instrText>
      </w:r>
      <w:r w:rsidR="001D6193">
        <w:rPr>
          <w:rFonts w:cs="Arial"/>
          <w:lang w:val="en-US"/>
        </w:rPr>
        <w:fldChar w:fldCharType="separate"/>
      </w:r>
      <w:r w:rsidR="007B7F4B">
        <w:rPr>
          <w:rFonts w:cs="Arial"/>
          <w:noProof/>
          <w:lang w:val="en-US"/>
        </w:rPr>
        <w:t>(Dickinson and Tranquillo, 1993)</w:t>
      </w:r>
      <w:r w:rsidR="001D6193">
        <w:rPr>
          <w:rFonts w:cs="Arial"/>
          <w:lang w:val="en-US"/>
        </w:rPr>
        <w:fldChar w:fldCharType="end"/>
      </w:r>
      <w:r w:rsidR="003A23C0">
        <w:rPr>
          <w:rFonts w:cs="Arial"/>
          <w:lang w:val="en-US"/>
        </w:rPr>
        <w:t xml:space="preserve"> </w:t>
      </w:r>
      <w:r w:rsidR="003A23C0" w:rsidRPr="007C3BF3">
        <w:rPr>
          <w:rFonts w:cs="Arial"/>
          <w:lang w:val="en-US"/>
        </w:rPr>
        <w:t xml:space="preserve">(Eq. </w:t>
      </w:r>
      <w:r w:rsidR="003A23C0">
        <w:rPr>
          <w:rFonts w:cs="Arial"/>
          <w:lang w:val="en-US"/>
        </w:rPr>
        <w:t>1</w:t>
      </w:r>
      <w:r w:rsidR="003A23C0" w:rsidRPr="007C3BF3">
        <w:rPr>
          <w:rFonts w:cs="Arial"/>
          <w:lang w:val="en-US"/>
        </w:rPr>
        <w:t>)</w:t>
      </w:r>
      <w:r w:rsidR="0058634D" w:rsidRPr="007C3BF3">
        <w:rPr>
          <w:rFonts w:cs="Arial"/>
          <w:lang w:val="en-US"/>
        </w:rPr>
        <w:t xml:space="preserve">, </w:t>
      </w:r>
      <w:r w:rsidR="00160C86">
        <w:rPr>
          <w:rFonts w:cs="Arial"/>
          <w:lang w:val="en-US"/>
        </w:rPr>
        <w:t xml:space="preserve">was used to </w:t>
      </w:r>
      <w:r w:rsidR="005B649F" w:rsidRPr="007C3BF3">
        <w:rPr>
          <w:rFonts w:cs="Arial"/>
          <w:lang w:val="en-US"/>
        </w:rPr>
        <w:t>des</w:t>
      </w:r>
      <w:r w:rsidR="00873743" w:rsidRPr="007C3BF3">
        <w:rPr>
          <w:rFonts w:cs="Arial"/>
          <w:lang w:val="en-US"/>
        </w:rPr>
        <w:t xml:space="preserve">cribe </w:t>
      </w:r>
      <w:r w:rsidR="00160C86">
        <w:rPr>
          <w:rFonts w:cs="Arial"/>
          <w:lang w:val="en-US"/>
        </w:rPr>
        <w:t xml:space="preserve">cell motility in analogy to a </w:t>
      </w:r>
      <w:proofErr w:type="spellStart"/>
      <w:r w:rsidR="00873743" w:rsidRPr="007C3BF3">
        <w:rPr>
          <w:rFonts w:cs="Arial"/>
          <w:lang w:val="en-US"/>
        </w:rPr>
        <w:t>Fickian</w:t>
      </w:r>
      <w:proofErr w:type="spellEnd"/>
      <w:r w:rsidR="00873743" w:rsidRPr="007C3BF3">
        <w:rPr>
          <w:rFonts w:cs="Arial"/>
          <w:lang w:val="en-US"/>
        </w:rPr>
        <w:t xml:space="preserve"> </w:t>
      </w:r>
      <w:r w:rsidR="0058634D" w:rsidRPr="007C3BF3">
        <w:rPr>
          <w:rFonts w:cs="Arial"/>
          <w:lang w:val="en-US"/>
        </w:rPr>
        <w:t>diffusion</w:t>
      </w:r>
      <w:r w:rsidR="00160C86">
        <w:rPr>
          <w:rFonts w:cs="Arial"/>
          <w:lang w:val="en-US"/>
        </w:rPr>
        <w:t>, as dependent to a</w:t>
      </w:r>
      <w:r w:rsidR="0058634D" w:rsidRPr="007C3BF3">
        <w:rPr>
          <w:rFonts w:cs="Arial"/>
          <w:lang w:val="en-US"/>
        </w:rPr>
        <w:t xml:space="preserve"> random motility coefficient </w:t>
      </w:r>
      <w:r w:rsidR="006A210D" w:rsidRPr="007C3BF3">
        <w:rPr>
          <w:rFonts w:cs="Arial"/>
          <w:lang w:val="en-US"/>
        </w:rPr>
        <w:t>μ</w:t>
      </w:r>
      <w:r w:rsidR="0058634D" w:rsidRPr="007C3BF3">
        <w:rPr>
          <w:rFonts w:cs="Arial"/>
          <w:lang w:val="en-US"/>
        </w:rPr>
        <w:t xml:space="preserve"> </w:t>
      </w:r>
      <w:r w:rsidR="002C0E08" w:rsidRPr="007C3BF3">
        <w:rPr>
          <w:rFonts w:cs="Arial"/>
          <w:lang w:val="en-US"/>
        </w:rPr>
        <w:t>(</w:t>
      </w:r>
      <w:r w:rsidR="0058634D" w:rsidRPr="007C3BF3">
        <w:rPr>
          <w:rFonts w:cs="Arial"/>
          <w:lang w:val="en-US"/>
        </w:rPr>
        <w:t>μm</w:t>
      </w:r>
      <w:r w:rsidR="002C0E08" w:rsidRPr="007C3BF3">
        <w:rPr>
          <w:rFonts w:cs="Arial"/>
          <w:vertAlign w:val="superscript"/>
          <w:lang w:val="en-US"/>
        </w:rPr>
        <w:t>2</w:t>
      </w:r>
      <w:r w:rsidR="0058634D" w:rsidRPr="007C3BF3">
        <w:rPr>
          <w:rFonts w:cs="Arial"/>
          <w:lang w:val="en-US"/>
        </w:rPr>
        <w:t>/</w:t>
      </w:r>
      <w:r w:rsidR="002C0E08" w:rsidRPr="007C3BF3">
        <w:rPr>
          <w:rFonts w:cs="Arial"/>
          <w:lang w:val="en-US"/>
        </w:rPr>
        <w:t>s</w:t>
      </w:r>
      <w:r w:rsidR="0058634D" w:rsidRPr="007C3BF3">
        <w:rPr>
          <w:rFonts w:cs="Arial"/>
          <w:lang w:val="en-US"/>
        </w:rPr>
        <w:t>)</w:t>
      </w:r>
      <w:r w:rsidR="00160C86">
        <w:rPr>
          <w:rFonts w:cs="Arial"/>
          <w:lang w:val="en-US"/>
        </w:rPr>
        <w:t xml:space="preserve">, analogous of a </w:t>
      </w:r>
      <w:r w:rsidR="003A23C0">
        <w:rPr>
          <w:rFonts w:cs="Arial"/>
          <w:lang w:val="en-US"/>
        </w:rPr>
        <w:t>diffusivity,</w:t>
      </w:r>
      <w:r w:rsidR="0058634D" w:rsidRPr="007C3BF3">
        <w:rPr>
          <w:rFonts w:cs="Arial"/>
          <w:lang w:val="en-US"/>
        </w:rPr>
        <w:t xml:space="preserve"> and a persistence time P (</w:t>
      </w:r>
      <w:r w:rsidR="00D658E7" w:rsidRPr="007C3BF3">
        <w:rPr>
          <w:rFonts w:cs="Arial"/>
          <w:lang w:val="en-US"/>
        </w:rPr>
        <w:t>s</w:t>
      </w:r>
      <w:r w:rsidR="0058634D" w:rsidRPr="007C3BF3">
        <w:rPr>
          <w:rFonts w:cs="Arial"/>
          <w:lang w:val="en-US"/>
        </w:rPr>
        <w:t>)</w:t>
      </w:r>
      <w:r w:rsidR="003A23C0">
        <w:rPr>
          <w:rFonts w:cs="Arial"/>
          <w:lang w:val="en-US"/>
        </w:rPr>
        <w:t xml:space="preserve">, corresponding to the time required to observe changes in </w:t>
      </w:r>
      <w:r w:rsidR="0058634D" w:rsidRPr="007C3BF3">
        <w:rPr>
          <w:rFonts w:cs="Arial"/>
          <w:lang w:val="en-US"/>
        </w:rPr>
        <w:t>cell direction.</w:t>
      </w:r>
    </w:p>
    <w:tbl>
      <w:tblPr>
        <w:tblW w:w="5000" w:type="pct"/>
        <w:tblLook w:val="04A0" w:firstRow="1" w:lastRow="0" w:firstColumn="1" w:lastColumn="0" w:noHBand="0" w:noVBand="1"/>
      </w:tblPr>
      <w:tblGrid>
        <w:gridCol w:w="7983"/>
        <w:gridCol w:w="804"/>
      </w:tblGrid>
      <w:tr w:rsidR="00A962DE" w:rsidRPr="00B57B36" w14:paraId="7139611C" w14:textId="77777777" w:rsidTr="00CB3131">
        <w:tc>
          <w:tcPr>
            <w:tcW w:w="8188" w:type="dxa"/>
            <w:shd w:val="clear" w:color="auto" w:fill="auto"/>
            <w:vAlign w:val="center"/>
          </w:tcPr>
          <w:p w14:paraId="4ED7470D" w14:textId="626A9AAE" w:rsidR="00A962DE" w:rsidRPr="00A962DE" w:rsidRDefault="007B54C4" w:rsidP="00CB3131">
            <w:pPr>
              <w:pStyle w:val="CETEquation"/>
            </w:pPr>
            <m:oMathPara>
              <m:oMathParaPr>
                <m:jc m:val="left"/>
              </m:oMathParaPr>
              <m:oMath>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t)</m:t>
                    </m:r>
                  </m:e>
                </m:d>
                <m:r>
                  <w:rPr>
                    <w:rFonts w:ascii="Cambria Math" w:hAnsi="Cambria Math"/>
                    <w:lang w:val="en-US"/>
                  </w:rPr>
                  <m:t>=4μ</m:t>
                </m:r>
                <m:d>
                  <m:dPr>
                    <m:begChr m:val="["/>
                    <m:endChr m:val="]"/>
                    <m:ctrlPr>
                      <w:rPr>
                        <w:rFonts w:ascii="Cambria Math" w:hAnsi="Cambria Math"/>
                        <w:i/>
                        <w:lang w:val="en-US"/>
                      </w:rPr>
                    </m:ctrlPr>
                  </m:dPr>
                  <m:e>
                    <m:r>
                      <w:rPr>
                        <w:rFonts w:ascii="Cambria Math" w:hAnsi="Cambria Math"/>
                        <w:lang w:val="en-US"/>
                      </w:rPr>
                      <m:t>t-P</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r>
                                  <w:rPr>
                                    <w:rFonts w:ascii="Cambria Math" w:hAnsi="Cambria Math"/>
                                    <w:lang w:val="en-US"/>
                                  </w:rPr>
                                  <m:t>P</m:t>
                                </m:r>
                              </m:den>
                            </m:f>
                          </m:sup>
                        </m:sSup>
                      </m:e>
                    </m:d>
                  </m:e>
                </m:d>
              </m:oMath>
            </m:oMathPara>
          </w:p>
        </w:tc>
        <w:tc>
          <w:tcPr>
            <w:tcW w:w="815" w:type="dxa"/>
            <w:shd w:val="clear" w:color="auto" w:fill="auto"/>
            <w:vAlign w:val="center"/>
          </w:tcPr>
          <w:p w14:paraId="33CD977D" w14:textId="76E063CC" w:rsidR="00A962DE" w:rsidRPr="00B57B36" w:rsidRDefault="00A962DE" w:rsidP="00CB3131">
            <w:pPr>
              <w:pStyle w:val="CETEquation"/>
              <w:jc w:val="right"/>
            </w:pPr>
            <w:r w:rsidRPr="00B57B36">
              <w:t>(</w:t>
            </w:r>
            <w:r w:rsidR="00B404F7">
              <w:t>1</w:t>
            </w:r>
            <w:r w:rsidRPr="00B57B36">
              <w:t>)</w:t>
            </w:r>
          </w:p>
        </w:tc>
      </w:tr>
    </w:tbl>
    <w:p w14:paraId="35D79301" w14:textId="77777777" w:rsidR="0058634D" w:rsidRPr="007C3BF3" w:rsidRDefault="0058634D" w:rsidP="0058634D">
      <w:pPr>
        <w:rPr>
          <w:rFonts w:cs="Arial"/>
          <w:lang w:val="en-US"/>
        </w:rPr>
      </w:pPr>
    </w:p>
    <w:p w14:paraId="06FE48FC" w14:textId="762AE3C9" w:rsidR="00880A44" w:rsidRPr="007C3BF3" w:rsidRDefault="0058634D" w:rsidP="00675A5C">
      <w:pPr>
        <w:rPr>
          <w:rFonts w:cs="Arial"/>
          <w:lang w:val="en-US"/>
        </w:rPr>
      </w:pPr>
      <w:r w:rsidRPr="007C3BF3">
        <w:rPr>
          <w:rFonts w:cs="Arial"/>
          <w:lang w:val="en-US"/>
        </w:rPr>
        <w:t>The trend predicted by Eq. (</w:t>
      </w:r>
      <w:r w:rsidR="003A23C0">
        <w:rPr>
          <w:rFonts w:cs="Arial"/>
          <w:lang w:val="en-US"/>
        </w:rPr>
        <w:t>1</w:t>
      </w:r>
      <w:r w:rsidR="00AB1FFA">
        <w:rPr>
          <w:rFonts w:cs="Arial"/>
          <w:lang w:val="en-US"/>
        </w:rPr>
        <w:t>)</w:t>
      </w:r>
      <w:r w:rsidR="003A23C0">
        <w:rPr>
          <w:rFonts w:cs="Arial"/>
          <w:lang w:val="en-US"/>
        </w:rPr>
        <w:t xml:space="preserve"> </w:t>
      </w:r>
      <w:r w:rsidRPr="007C3BF3">
        <w:rPr>
          <w:rFonts w:cs="Arial"/>
          <w:lang w:val="en-US"/>
        </w:rPr>
        <w:t xml:space="preserve">is linear </w:t>
      </w:r>
      <w:r w:rsidR="003A23C0">
        <w:rPr>
          <w:rFonts w:cs="Arial"/>
          <w:lang w:val="en-US"/>
        </w:rPr>
        <w:t xml:space="preserve">for </w:t>
      </w:r>
      <w:r w:rsidRPr="007C3BF3">
        <w:rPr>
          <w:rFonts w:cs="Arial"/>
          <w:lang w:val="en-US"/>
        </w:rPr>
        <w:t>t</w:t>
      </w:r>
      <w:r w:rsidR="00A962DE">
        <w:rPr>
          <w:rFonts w:cs="Arial"/>
          <w:lang w:val="en-US"/>
        </w:rPr>
        <w:t xml:space="preserve"> </w:t>
      </w:r>
      <w:r w:rsidRPr="007C3BF3">
        <w:rPr>
          <w:rFonts w:ascii="Cambria Math" w:hAnsi="Cambria Math" w:cs="Cambria Math"/>
          <w:lang w:val="en-US"/>
        </w:rPr>
        <w:t>≫</w:t>
      </w:r>
      <w:r w:rsidR="00A962DE">
        <w:rPr>
          <w:rFonts w:ascii="Cambria Math" w:hAnsi="Cambria Math" w:cs="Cambria Math"/>
          <w:lang w:val="en-US"/>
        </w:rPr>
        <w:t xml:space="preserve"> </w:t>
      </w:r>
      <w:r w:rsidRPr="007C3BF3">
        <w:rPr>
          <w:rFonts w:cs="Arial"/>
          <w:lang w:val="en-US"/>
        </w:rPr>
        <w:t>P</w:t>
      </w:r>
      <w:r w:rsidR="007C3BF3" w:rsidRPr="007C3BF3">
        <w:rPr>
          <w:rFonts w:cs="Arial"/>
          <w:lang w:val="en-US"/>
        </w:rPr>
        <w:t xml:space="preserve">, </w:t>
      </w:r>
      <w:r w:rsidRPr="007C3BF3">
        <w:rPr>
          <w:rFonts w:cs="Arial"/>
          <w:lang w:val="en-US"/>
        </w:rPr>
        <w:t xml:space="preserve">with a slope proportional to the </w:t>
      </w:r>
      <w:r w:rsidR="003A23C0">
        <w:rPr>
          <w:rFonts w:cs="Arial"/>
          <w:lang w:val="en-US"/>
        </w:rPr>
        <w:t xml:space="preserve">random motility coefficient </w:t>
      </w:r>
      <w:r w:rsidRPr="007C3BF3">
        <w:rPr>
          <w:rFonts w:cs="Arial"/>
          <w:lang w:val="en-US"/>
        </w:rPr>
        <w:t xml:space="preserve">and </w:t>
      </w:r>
      <w:r w:rsidR="003A23C0">
        <w:rPr>
          <w:rFonts w:cs="Arial"/>
          <w:lang w:val="en-US"/>
        </w:rPr>
        <w:t xml:space="preserve">an </w:t>
      </w:r>
      <w:r w:rsidRPr="007C3BF3">
        <w:rPr>
          <w:rFonts w:cs="Arial"/>
          <w:lang w:val="en-US"/>
        </w:rPr>
        <w:t xml:space="preserve">intercept with the horizontal axis </w:t>
      </w:r>
      <w:r w:rsidR="004510DB">
        <w:rPr>
          <w:rFonts w:cs="Arial"/>
          <w:lang w:val="en-US"/>
        </w:rPr>
        <w:t xml:space="preserve">depending also on </w:t>
      </w:r>
      <w:r w:rsidRPr="007C3BF3">
        <w:rPr>
          <w:rFonts w:cs="Arial"/>
          <w:lang w:val="en-US"/>
        </w:rPr>
        <w:t>persistent time P</w:t>
      </w:r>
      <w:r w:rsidR="00675A5C" w:rsidRPr="007C3BF3">
        <w:rPr>
          <w:rFonts w:cs="Arial"/>
          <w:lang w:val="en-US"/>
        </w:rPr>
        <w:t>.</w:t>
      </w:r>
    </w:p>
    <w:p w14:paraId="4C58635D" w14:textId="016B70B6" w:rsidR="00675A5C" w:rsidRDefault="001E32C9" w:rsidP="00675A5C">
      <w:pPr>
        <w:pStyle w:val="CETHeading1"/>
      </w:pPr>
      <w:r>
        <w:t>Results</w:t>
      </w:r>
      <w:r w:rsidR="00FF4273">
        <w:t xml:space="preserve"> and Discussion</w:t>
      </w:r>
      <w:r w:rsidR="00A962DE">
        <w:t xml:space="preserve"> </w:t>
      </w:r>
    </w:p>
    <w:p w14:paraId="6B9C8B8D" w14:textId="5A989D20" w:rsidR="00D8426D" w:rsidRDefault="00D8426D" w:rsidP="00B27F6E">
      <w:pPr>
        <w:pStyle w:val="CETBodytext"/>
      </w:pPr>
      <w:r w:rsidRPr="00D8426D">
        <w:t>We quantitatively investigat</w:t>
      </w:r>
      <w:r w:rsidR="007E5469">
        <w:t>ed the</w:t>
      </w:r>
      <w:r w:rsidRPr="00D8426D">
        <w:t xml:space="preserve"> dynamic behavior of </w:t>
      </w:r>
      <w:r w:rsidRPr="00540BE7">
        <w:rPr>
          <w:i/>
          <w:iCs/>
        </w:rPr>
        <w:t xml:space="preserve">P. </w:t>
      </w:r>
      <w:r w:rsidRPr="00540BE7">
        <w:rPr>
          <w:i/>
          <w:iCs/>
        </w:rPr>
        <w:t>fluorescens</w:t>
      </w:r>
      <w:r w:rsidRPr="00540BE7">
        <w:t xml:space="preserve"> </w:t>
      </w:r>
      <w:r w:rsidR="0074543B">
        <w:t xml:space="preserve">AR 11 </w:t>
      </w:r>
      <w:r>
        <w:t>cell</w:t>
      </w:r>
      <w:r w:rsidR="00CE48B4">
        <w:t>s</w:t>
      </w:r>
      <w:r w:rsidR="00AB1FFA">
        <w:t xml:space="preserve"> </w:t>
      </w:r>
      <w:r w:rsidR="00AB1FFA">
        <w:t>at different stages of biofilm formation</w:t>
      </w:r>
      <w:r w:rsidR="00D93641">
        <w:t xml:space="preserve"> by means of validated image analysis </w:t>
      </w:r>
      <w:r w:rsidR="00B4030C">
        <w:t>approach (</w:t>
      </w:r>
      <w:proofErr w:type="spellStart"/>
      <w:r w:rsidR="00B4030C">
        <w:t>Ascione</w:t>
      </w:r>
      <w:proofErr w:type="spellEnd"/>
      <w:r w:rsidR="00B4030C">
        <w:t xml:space="preserve"> et al, 2014)</w:t>
      </w:r>
      <w:r w:rsidR="003F6F06">
        <w:t>.</w:t>
      </w:r>
      <w:r w:rsidR="00CE48B4">
        <w:t xml:space="preserve"> </w:t>
      </w:r>
      <w:r w:rsidRPr="00D8426D">
        <w:t xml:space="preserve">A detailed analysis of </w:t>
      </w:r>
      <w:r w:rsidR="00AB1FFA">
        <w:t>bacterial motility</w:t>
      </w:r>
      <w:r w:rsidR="00242527">
        <w:t xml:space="preserve"> </w:t>
      </w:r>
      <w:r w:rsidR="007E5469">
        <w:t>evaluated at the botto</w:t>
      </w:r>
      <w:r w:rsidR="00D76168">
        <w:t>m</w:t>
      </w:r>
      <w:r w:rsidR="007E5469">
        <w:t xml:space="preserve"> surface</w:t>
      </w:r>
      <w:r w:rsidR="00AB1FFA">
        <w:t xml:space="preserve"> of the microfluidic channel</w:t>
      </w:r>
      <w:r w:rsidR="00242527">
        <w:t xml:space="preserve"> </w:t>
      </w:r>
      <w:r w:rsidRPr="00D8426D">
        <w:t>is reported in the following</w:t>
      </w:r>
      <w:r w:rsidR="007E5469">
        <w:t xml:space="preserve"> section</w:t>
      </w:r>
      <w:r w:rsidRPr="00D8426D">
        <w:t xml:space="preserve">. </w:t>
      </w:r>
      <w:r w:rsidR="00B803F9">
        <w:lastRenderedPageBreak/>
        <w:t>T</w:t>
      </w:r>
      <w:r w:rsidRPr="00D8426D">
        <w:t xml:space="preserve">rajectories </w:t>
      </w:r>
      <w:r w:rsidR="00B803F9">
        <w:t xml:space="preserve">described by 25 </w:t>
      </w:r>
      <w:r w:rsidR="007E5469">
        <w:t xml:space="preserve">cells soon after inoculation and after </w:t>
      </w:r>
      <w:r w:rsidR="006D3810">
        <w:t>24 hours</w:t>
      </w:r>
      <w:r w:rsidR="00B803F9">
        <w:t>,</w:t>
      </w:r>
      <w:r w:rsidR="006D3810">
        <w:t xml:space="preserve"> </w:t>
      </w:r>
      <w:r w:rsidR="00B803F9">
        <w:t xml:space="preserve">are reported </w:t>
      </w:r>
      <w:r w:rsidR="00B803F9" w:rsidRPr="00D8426D">
        <w:t xml:space="preserve">In Figure </w:t>
      </w:r>
      <w:r w:rsidR="00B803F9">
        <w:t>2</w:t>
      </w:r>
      <w:r w:rsidR="00B803F9" w:rsidRPr="00D8426D">
        <w:t>A and B</w:t>
      </w:r>
      <w:r w:rsidR="001A1A53">
        <w:t>,</w:t>
      </w:r>
      <w:r w:rsidR="00B803F9" w:rsidRPr="00D8426D">
        <w:t xml:space="preserve"> </w:t>
      </w:r>
      <w:r w:rsidR="001A517B">
        <w:t>r</w:t>
      </w:r>
      <w:r w:rsidR="001A517B" w:rsidRPr="00D8426D">
        <w:t>espectively</w:t>
      </w:r>
      <w:r w:rsidR="007E5469">
        <w:t>.</w:t>
      </w:r>
      <w:r w:rsidR="007E5469" w:rsidRPr="00D8426D">
        <w:t xml:space="preserve"> </w:t>
      </w:r>
      <w:r w:rsidR="001A1A53">
        <w:t>In each chart b</w:t>
      </w:r>
      <w:r w:rsidR="007E5469">
        <w:t>acterial</w:t>
      </w:r>
      <w:r w:rsidR="007E5469" w:rsidRPr="00D8426D">
        <w:t xml:space="preserve"> </w:t>
      </w:r>
      <w:r w:rsidR="007E5469">
        <w:t>trajectories</w:t>
      </w:r>
      <w:r w:rsidR="007E5469" w:rsidRPr="00D8426D">
        <w:t xml:space="preserve"> </w:t>
      </w:r>
      <w:r w:rsidRPr="00D8426D">
        <w:t xml:space="preserve">are plotted starting from </w:t>
      </w:r>
      <w:r w:rsidR="0007143D" w:rsidRPr="00D8426D">
        <w:t>the same</w:t>
      </w:r>
      <w:r w:rsidRPr="00D8426D">
        <w:t xml:space="preserve"> initial position.  </w:t>
      </w:r>
      <w:r w:rsidR="001A1A53">
        <w:t xml:space="preserve">After inoculum </w:t>
      </w:r>
      <w:r w:rsidR="007E5469">
        <w:t>(Figure 2A),</w:t>
      </w:r>
      <w:r w:rsidRPr="00D8426D">
        <w:t xml:space="preserve"> trajectories show a random orientation being uniformly distributed on the XY plane (i.e., no preferential direction in cell motion </w:t>
      </w:r>
      <w:r w:rsidR="00575043">
        <w:t>is visible</w:t>
      </w:r>
      <w:r w:rsidRPr="00D8426D">
        <w:t xml:space="preserve">). </w:t>
      </w:r>
      <w:r w:rsidR="00575043">
        <w:t>A</w:t>
      </w:r>
      <w:r w:rsidR="007E5469">
        <w:t xml:space="preserve">fter </w:t>
      </w:r>
      <w:r w:rsidR="001A517B">
        <w:t>24 hours</w:t>
      </w:r>
      <w:r w:rsidR="007E5469">
        <w:t xml:space="preserve"> from inoculation (Figure 2B)</w:t>
      </w:r>
      <w:r w:rsidR="001A517B">
        <w:t xml:space="preserve"> </w:t>
      </w:r>
      <w:r w:rsidR="00DA4B59">
        <w:t xml:space="preserve">a preferential direction </w:t>
      </w:r>
      <w:r w:rsidR="00575043">
        <w:t xml:space="preserve">along </w:t>
      </w:r>
      <w:r w:rsidR="00762CC6">
        <w:t>fl</w:t>
      </w:r>
      <w:r w:rsidR="004B7204">
        <w:t>ow</w:t>
      </w:r>
      <w:r w:rsidR="00762CC6">
        <w:t xml:space="preserve"> direction</w:t>
      </w:r>
      <w:r w:rsidR="00575043">
        <w:t xml:space="preserve"> (</w:t>
      </w:r>
      <w:proofErr w:type="gramStart"/>
      <w:r w:rsidR="00575043">
        <w:t>i.e.</w:t>
      </w:r>
      <w:proofErr w:type="gramEnd"/>
      <w:r w:rsidR="00575043">
        <w:t xml:space="preserve"> positive Y axis) is </w:t>
      </w:r>
      <w:r w:rsidR="00501690">
        <w:t>clearly</w:t>
      </w:r>
      <w:r w:rsidR="00575043">
        <w:t xml:space="preserve"> visible</w:t>
      </w:r>
      <w:r w:rsidRPr="00D8426D">
        <w:t>.</w:t>
      </w:r>
      <w:r w:rsidR="00A75A03">
        <w:t xml:space="preserve"> In Figure 2C MSD vs t data are fit according to PRM model (Eq. 1) for both data series, obtaining </w:t>
      </w:r>
      <w:r w:rsidR="00070F1B">
        <w:t xml:space="preserve">estimates of </w:t>
      </w:r>
      <w:r w:rsidR="00070F1B">
        <w:sym w:font="Symbol" w:char="F06D"/>
      </w:r>
      <w:r w:rsidR="00070F1B">
        <w:t xml:space="preserve"> and P parameters</w:t>
      </w:r>
      <w:r w:rsidR="00E23178">
        <w:t xml:space="preserve"> (Figure 2D)</w:t>
      </w:r>
      <w:r w:rsidR="00070F1B">
        <w:t xml:space="preserve">. </w:t>
      </w:r>
    </w:p>
    <w:p w14:paraId="5C43B7D9" w14:textId="7CF8BAA9" w:rsidR="00501F9F" w:rsidRDefault="00EA2727" w:rsidP="00B27F6E">
      <w:pPr>
        <w:pStyle w:val="CETBodytext"/>
      </w:pPr>
      <w:r w:rsidRPr="00EA2727">
        <w:rPr>
          <w:noProof/>
          <w:lang w:val="en-GB"/>
        </w:rPr>
        <mc:AlternateContent>
          <mc:Choice Requires="wpg">
            <w:drawing>
              <wp:inline distT="0" distB="0" distL="0" distR="0" wp14:anchorId="1CE6808A" wp14:editId="30E1751F">
                <wp:extent cx="5580000" cy="4710114"/>
                <wp:effectExtent l="0" t="0" r="1905" b="0"/>
                <wp:docPr id="11" name="Gruppo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80000" cy="4710114"/>
                          <a:chOff x="0" y="0"/>
                          <a:chExt cx="10415588" cy="8792233"/>
                        </a:xfrm>
                      </wpg:grpSpPr>
                      <wpg:grpSp>
                        <wpg:cNvPr id="15" name="Gruppo 15"/>
                        <wpg:cNvGrpSpPr/>
                        <wpg:grpSpPr>
                          <a:xfrm>
                            <a:off x="0" y="0"/>
                            <a:ext cx="10415588" cy="8792233"/>
                            <a:chOff x="0" y="0"/>
                            <a:chExt cx="10415588" cy="8792233"/>
                          </a:xfrm>
                        </wpg:grpSpPr>
                        <pic:pic xmlns:pic="http://schemas.openxmlformats.org/drawingml/2006/picture">
                          <pic:nvPicPr>
                            <pic:cNvPr id="16" name="Immagine 16"/>
                            <pic:cNvPicPr/>
                          </pic:nvPicPr>
                          <pic:blipFill>
                            <a:blip r:embed="rId19"/>
                            <a:stretch>
                              <a:fillRect/>
                            </a:stretch>
                          </pic:blipFill>
                          <pic:spPr>
                            <a:xfrm>
                              <a:off x="4727575" y="0"/>
                              <a:ext cx="5688013" cy="4471987"/>
                            </a:xfrm>
                            <a:prstGeom prst="rect">
                              <a:avLst/>
                            </a:prstGeom>
                          </pic:spPr>
                        </pic:pic>
                        <pic:pic xmlns:pic="http://schemas.openxmlformats.org/drawingml/2006/picture">
                          <pic:nvPicPr>
                            <pic:cNvPr id="17" name="Immagine 17"/>
                            <pic:cNvPicPr/>
                          </pic:nvPicPr>
                          <pic:blipFill>
                            <a:blip r:embed="rId20"/>
                            <a:stretch>
                              <a:fillRect/>
                            </a:stretch>
                          </pic:blipFill>
                          <pic:spPr>
                            <a:xfrm>
                              <a:off x="0" y="4241649"/>
                              <a:ext cx="4727575" cy="4386263"/>
                            </a:xfrm>
                            <a:prstGeom prst="rect">
                              <a:avLst/>
                            </a:prstGeom>
                          </pic:spPr>
                        </pic:pic>
                        <pic:pic xmlns:pic="http://schemas.openxmlformats.org/drawingml/2006/picture">
                          <pic:nvPicPr>
                            <pic:cNvPr id="19" name="Immagine 19"/>
                            <pic:cNvPicPr/>
                          </pic:nvPicPr>
                          <pic:blipFill>
                            <a:blip r:embed="rId21"/>
                            <a:stretch>
                              <a:fillRect/>
                            </a:stretch>
                          </pic:blipFill>
                          <pic:spPr>
                            <a:xfrm>
                              <a:off x="0" y="12050"/>
                              <a:ext cx="4727575" cy="4386263"/>
                            </a:xfrm>
                            <a:prstGeom prst="rect">
                              <a:avLst/>
                            </a:prstGeom>
                          </pic:spPr>
                        </pic:pic>
                        <pic:pic xmlns:pic="http://schemas.openxmlformats.org/drawingml/2006/picture">
                          <pic:nvPicPr>
                            <pic:cNvPr id="20" name="Immagine 20"/>
                            <pic:cNvPicPr>
                              <a:picLocks noChangeAspect="1"/>
                            </pic:cNvPicPr>
                          </pic:nvPicPr>
                          <pic:blipFill>
                            <a:blip r:embed="rId22"/>
                            <a:stretch>
                              <a:fillRect/>
                            </a:stretch>
                          </pic:blipFill>
                          <pic:spPr>
                            <a:xfrm>
                              <a:off x="702907" y="4014303"/>
                              <a:ext cx="5688013" cy="4777930"/>
                            </a:xfrm>
                            <a:prstGeom prst="rect">
                              <a:avLst/>
                            </a:prstGeom>
                          </pic:spPr>
                        </pic:pic>
                      </wpg:grpSp>
                      <pic:pic xmlns:pic="http://schemas.openxmlformats.org/drawingml/2006/picture">
                        <pic:nvPicPr>
                          <pic:cNvPr id="21" name="Immagine 21"/>
                          <pic:cNvPicPr>
                            <a:picLocks noChangeAspect="1"/>
                          </pic:cNvPicPr>
                        </pic:nvPicPr>
                        <pic:blipFill>
                          <a:blip r:embed="rId23"/>
                          <a:stretch>
                            <a:fillRect/>
                          </a:stretch>
                        </pic:blipFill>
                        <pic:spPr>
                          <a:xfrm>
                            <a:off x="5641780" y="4760692"/>
                            <a:ext cx="4517528" cy="3176291"/>
                          </a:xfrm>
                          <a:prstGeom prst="rect">
                            <a:avLst/>
                          </a:prstGeom>
                        </pic:spPr>
                      </pic:pic>
                    </wpg:wgp>
                  </a:graphicData>
                </a:graphic>
              </wp:inline>
            </w:drawing>
          </mc:Choice>
          <mc:Fallback>
            <w:pict>
              <v:group w14:anchorId="37A5EB8A" id="Gruppo 6" o:spid="_x0000_s1026" style="width:439.35pt;height:370.9pt;mso-position-horizontal-relative:char;mso-position-vertical-relative:line" coordsize="104155,87922" o:gfxdata="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">
                <o:lock v:ext="edit" aspectratio="t"/>
                <v:group id="Gruppo 15" o:spid="_x0000_s1027" style="position:absolute;width:104155;height:87922" coordsize="104155,87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Immagine 16" o:spid="_x0000_s1028" type="#_x0000_t75" style="position:absolute;left:47275;width:56880;height:44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">
                    <v:imagedata r:id="rId28" o:title=""/>
                  </v:shape>
                  <v:shape id="Immagine 17" o:spid="_x0000_s1029" type="#_x0000_t75" style="position:absolute;top:42416;width:47275;height:43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">
                    <v:imagedata r:id="rId29" o:title=""/>
                  </v:shape>
                  <v:shape id="Immagine 19" o:spid="_x0000_s1030" type="#_x0000_t75" style="position:absolute;top:120;width:47275;height:43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">
                    <v:imagedata r:id="rId30" o:title=""/>
                  </v:shape>
                  <v:shape id="Immagine 20" o:spid="_x0000_s1031" type="#_x0000_t75" style="position:absolute;left:7029;top:40143;width:56880;height:477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">
                    <v:imagedata r:id="rId31" o:title=""/>
                  </v:shape>
                </v:group>
                <v:shape id="Immagine 21" o:spid="_x0000_s1032" type="#_x0000_t75" style="position:absolute;left:56417;top:47606;width:45176;height:31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">
                  <v:imagedata r:id="rId32" o:title=""/>
                </v:shape>
                <w10:anchorlock/>
              </v:group>
            </w:pict>
          </mc:Fallback>
        </mc:AlternateContent>
      </w:r>
    </w:p>
    <w:p w14:paraId="72DD4FA3" w14:textId="66A7FCC4" w:rsidR="00227679" w:rsidRPr="00500B1C" w:rsidRDefault="00227679" w:rsidP="00227679">
      <w:pPr>
        <w:pStyle w:val="CETBodytext"/>
        <w:keepNext/>
        <w:rPr>
          <w:b/>
          <w:bCs/>
        </w:rPr>
      </w:pPr>
    </w:p>
    <w:p w14:paraId="6E432DE5" w14:textId="6D4475D2" w:rsidR="00D05D0F" w:rsidRDefault="00227679" w:rsidP="00ED6832">
      <w:pPr>
        <w:pStyle w:val="CETCaption"/>
        <w:rPr>
          <w:i w:val="0"/>
          <w:iCs/>
        </w:rPr>
      </w:pPr>
      <w:r w:rsidRPr="007C34C1">
        <w:t xml:space="preserve">Figure </w:t>
      </w:r>
      <w:r w:rsidRPr="007C34C1">
        <w:fldChar w:fldCharType="begin"/>
      </w:r>
      <w:r w:rsidRPr="007C34C1">
        <w:instrText xml:space="preserve"> SEQ Figure \* ARABIC </w:instrText>
      </w:r>
      <w:r w:rsidRPr="007C34C1">
        <w:fldChar w:fldCharType="separate"/>
      </w:r>
      <w:r w:rsidR="000E2F16">
        <w:rPr>
          <w:noProof/>
        </w:rPr>
        <w:t>2</w:t>
      </w:r>
      <w:r w:rsidRPr="007C34C1">
        <w:fldChar w:fldCharType="end"/>
      </w:r>
      <w:r w:rsidR="009600D5">
        <w:t>:</w:t>
      </w:r>
      <w:r w:rsidR="007C34C1" w:rsidRPr="007C34C1">
        <w:t xml:space="preserve"> </w:t>
      </w:r>
      <w:r w:rsidR="00ED6832" w:rsidRPr="00E207F6">
        <w:rPr>
          <w:i w:val="0"/>
          <w:iCs/>
        </w:rPr>
        <w:t>Bacterial</w:t>
      </w:r>
      <w:r w:rsidR="007C34C1" w:rsidRPr="00E207F6">
        <w:rPr>
          <w:i w:val="0"/>
          <w:iCs/>
        </w:rPr>
        <w:t xml:space="preserve"> trajectory</w:t>
      </w:r>
      <w:r w:rsidR="00ED6832" w:rsidRPr="00E207F6">
        <w:rPr>
          <w:i w:val="0"/>
          <w:iCs/>
        </w:rPr>
        <w:t xml:space="preserve"> </w:t>
      </w:r>
      <w:r w:rsidR="007C34C1" w:rsidRPr="00E207F6">
        <w:rPr>
          <w:i w:val="0"/>
          <w:iCs/>
        </w:rPr>
        <w:t>analysis and mean square</w:t>
      </w:r>
      <w:r w:rsidR="000A183D">
        <w:rPr>
          <w:i w:val="0"/>
          <w:iCs/>
        </w:rPr>
        <w:t>d</w:t>
      </w:r>
      <w:r w:rsidR="007C34C1" w:rsidRPr="00E207F6">
        <w:rPr>
          <w:i w:val="0"/>
          <w:iCs/>
        </w:rPr>
        <w:t xml:space="preserve"> displacements.  A </w:t>
      </w:r>
      <w:r w:rsidR="00E207F6">
        <w:rPr>
          <w:i w:val="0"/>
          <w:iCs/>
        </w:rPr>
        <w:t xml:space="preserve">comparison between </w:t>
      </w:r>
      <w:r w:rsidR="00CF0B3A">
        <w:rPr>
          <w:i w:val="0"/>
          <w:iCs/>
        </w:rPr>
        <w:t>inoculum cell trajectories in static condition (A) and 24 hours flux condition (B).</w:t>
      </w:r>
      <w:r w:rsidR="007C34C1" w:rsidRPr="00E207F6">
        <w:rPr>
          <w:i w:val="0"/>
          <w:iCs/>
        </w:rPr>
        <w:t xml:space="preserve"> To quantitatively assess cell movement, the mean square</w:t>
      </w:r>
      <w:r w:rsidR="00B40C06">
        <w:rPr>
          <w:i w:val="0"/>
          <w:iCs/>
        </w:rPr>
        <w:t>d</w:t>
      </w:r>
      <w:r w:rsidR="007C34C1" w:rsidRPr="00E207F6">
        <w:rPr>
          <w:i w:val="0"/>
          <w:iCs/>
        </w:rPr>
        <w:t xml:space="preserve"> displacements </w:t>
      </w:r>
      <w:r w:rsidR="00C375A1">
        <w:rPr>
          <w:i w:val="0"/>
          <w:iCs/>
        </w:rPr>
        <w:t xml:space="preserve">vs t data </w:t>
      </w:r>
      <w:r w:rsidR="007C34C1" w:rsidRPr="00E207F6">
        <w:rPr>
          <w:i w:val="0"/>
          <w:iCs/>
        </w:rPr>
        <w:t xml:space="preserve">are </w:t>
      </w:r>
      <w:r w:rsidR="00C375A1">
        <w:rPr>
          <w:i w:val="0"/>
          <w:iCs/>
        </w:rPr>
        <w:t xml:space="preserve">fit </w:t>
      </w:r>
      <w:r w:rsidR="00556F1B">
        <w:rPr>
          <w:i w:val="0"/>
          <w:iCs/>
        </w:rPr>
        <w:t xml:space="preserve">(C) </w:t>
      </w:r>
      <w:r w:rsidR="00C375A1">
        <w:rPr>
          <w:i w:val="0"/>
          <w:iCs/>
        </w:rPr>
        <w:t>according to eq</w:t>
      </w:r>
      <w:r w:rsidR="00FF4273">
        <w:rPr>
          <w:i w:val="0"/>
          <w:iCs/>
        </w:rPr>
        <w:t>.</w:t>
      </w:r>
      <w:r w:rsidR="00C375A1">
        <w:rPr>
          <w:i w:val="0"/>
          <w:iCs/>
        </w:rPr>
        <w:t xml:space="preserve"> </w:t>
      </w:r>
      <w:r w:rsidR="00485540">
        <w:rPr>
          <w:i w:val="0"/>
          <w:iCs/>
        </w:rPr>
        <w:t xml:space="preserve">3 </w:t>
      </w:r>
      <w:r w:rsidR="004712E1">
        <w:rPr>
          <w:i w:val="0"/>
          <w:iCs/>
        </w:rPr>
        <w:t>ob</w:t>
      </w:r>
      <w:r w:rsidR="001F3781">
        <w:rPr>
          <w:i w:val="0"/>
          <w:iCs/>
        </w:rPr>
        <w:t>t</w:t>
      </w:r>
      <w:r w:rsidR="004712E1">
        <w:rPr>
          <w:i w:val="0"/>
          <w:iCs/>
        </w:rPr>
        <w:t xml:space="preserve">aining motility parameters reported in the </w:t>
      </w:r>
      <w:r w:rsidR="00F25D33">
        <w:rPr>
          <w:i w:val="0"/>
          <w:iCs/>
        </w:rPr>
        <w:t>table</w:t>
      </w:r>
      <w:r w:rsidR="00C375A1">
        <w:rPr>
          <w:i w:val="0"/>
          <w:iCs/>
        </w:rPr>
        <w:t xml:space="preserve"> </w:t>
      </w:r>
      <w:r w:rsidR="007C34C1" w:rsidRPr="00E207F6">
        <w:rPr>
          <w:i w:val="0"/>
          <w:iCs/>
        </w:rPr>
        <w:t>(</w:t>
      </w:r>
      <w:r w:rsidR="00556F1B">
        <w:rPr>
          <w:i w:val="0"/>
          <w:iCs/>
        </w:rPr>
        <w:t>D</w:t>
      </w:r>
      <w:r w:rsidR="00CF0B3A">
        <w:rPr>
          <w:i w:val="0"/>
          <w:iCs/>
        </w:rPr>
        <w:t>)</w:t>
      </w:r>
      <w:r w:rsidR="00AE2AF9">
        <w:rPr>
          <w:i w:val="0"/>
          <w:iCs/>
        </w:rPr>
        <w:t xml:space="preserve"> </w:t>
      </w:r>
      <w:r w:rsidR="00C1208B">
        <w:rPr>
          <w:i w:val="0"/>
          <w:iCs/>
        </w:rPr>
        <w:t xml:space="preserve">at inoculum condition and </w:t>
      </w:r>
      <w:r w:rsidR="00CD1FFF">
        <w:rPr>
          <w:i w:val="0"/>
          <w:iCs/>
        </w:rPr>
        <w:t>24h of flow</w:t>
      </w:r>
      <w:r w:rsidR="005027B2">
        <w:rPr>
          <w:i w:val="0"/>
          <w:iCs/>
        </w:rPr>
        <w:t>.</w:t>
      </w:r>
    </w:p>
    <w:p w14:paraId="2482B850" w14:textId="1969105C" w:rsidR="00D12250" w:rsidRDefault="0007143D" w:rsidP="00A449F7">
      <w:pPr>
        <w:pStyle w:val="CETBodytext"/>
      </w:pPr>
      <w:r>
        <w:t xml:space="preserve">To </w:t>
      </w:r>
      <w:r w:rsidR="00070F1B">
        <w:t xml:space="preserve">verify statistical </w:t>
      </w:r>
      <w:r w:rsidR="00854EE0">
        <w:t>significance of the methodology here propose, we repeated the same analysis on independent g</w:t>
      </w:r>
      <w:r w:rsidR="005951FF">
        <w:t xml:space="preserve">roups of 20, 30, 70, 140 </w:t>
      </w:r>
      <w:r w:rsidR="00854EE0">
        <w:t>cells from the same sample</w:t>
      </w:r>
      <w:r w:rsidR="001D5503">
        <w:t xml:space="preserve"> in inoculum conditions,</w:t>
      </w:r>
      <w:r w:rsidR="00854EE0">
        <w:t xml:space="preserve"> calculating for </w:t>
      </w:r>
      <w:r w:rsidR="00220EFF">
        <w:t xml:space="preserve">each </w:t>
      </w:r>
      <w:r w:rsidR="00854EE0">
        <w:t>sample size</w:t>
      </w:r>
      <w:r w:rsidR="00220EFF">
        <w:t xml:space="preserve">, motility </w:t>
      </w:r>
      <w:r w:rsidR="00220EFF">
        <w:t>coefficient</w:t>
      </w:r>
      <w:r w:rsidR="00854EE0">
        <w:t xml:space="preserve"> and</w:t>
      </w:r>
      <w:r w:rsidR="00220EFF">
        <w:t xml:space="preserve"> persistence time</w:t>
      </w:r>
      <w:r w:rsidR="002957F0">
        <w:t>. Measurements were repeated 3 times</w:t>
      </w:r>
      <w:r w:rsidR="00705B28">
        <w:t>, and reported in Figure 3 as a</w:t>
      </w:r>
      <w:r w:rsidR="002957F0">
        <w:t>verage</w:t>
      </w:r>
      <w:r w:rsidR="00705B28">
        <w:t xml:space="preserve">, standard </w:t>
      </w:r>
      <w:r w:rsidR="005F4E0E">
        <w:t>deviation is reported as error</w:t>
      </w:r>
      <w:r w:rsidR="006464D9">
        <w:t xml:space="preserve"> bar, while numbers in the chart report the %</w:t>
      </w:r>
      <w:r w:rsidR="00D56D55">
        <w:t xml:space="preserve"> </w:t>
      </w:r>
      <w:r w:rsidR="006464D9">
        <w:t xml:space="preserve">error of the average value of each </w:t>
      </w:r>
      <w:r w:rsidR="006464D9">
        <w:t>data series respect to the sample of 140 cells, we considered as true value.</w:t>
      </w:r>
    </w:p>
    <w:p w14:paraId="5CD4C1E6" w14:textId="4F43B029" w:rsidR="00501690" w:rsidRDefault="00501690" w:rsidP="00A449F7">
      <w:pPr>
        <w:pStyle w:val="CETBodytext"/>
      </w:pPr>
      <w:r w:rsidRPr="00501690">
        <w:rPr>
          <w:noProof/>
          <w:lang w:val="en-GB"/>
        </w:rPr>
        <w:lastRenderedPageBreak/>
        <mc:AlternateContent>
          <mc:Choice Requires="wpg">
            <w:drawing>
              <wp:inline distT="0" distB="0" distL="0" distR="0" wp14:anchorId="72C9E67D" wp14:editId="17286CCA">
                <wp:extent cx="5580000" cy="2369234"/>
                <wp:effectExtent l="0" t="0" r="1905" b="0"/>
                <wp:docPr id="25" name="Gruppo 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80000" cy="2369234"/>
                          <a:chOff x="0" y="0"/>
                          <a:chExt cx="10859860" cy="4611799"/>
                        </a:xfrm>
                      </wpg:grpSpPr>
                      <wpg:grpSp>
                        <wpg:cNvPr id="26" name="Gruppo 26"/>
                        <wpg:cNvGrpSpPr/>
                        <wpg:grpSpPr>
                          <a:xfrm>
                            <a:off x="0" y="177911"/>
                            <a:ext cx="10859860" cy="4433888"/>
                            <a:chOff x="0" y="177911"/>
                            <a:chExt cx="10859860" cy="4433888"/>
                          </a:xfrm>
                        </wpg:grpSpPr>
                        <pic:pic xmlns:pic="http://schemas.openxmlformats.org/drawingml/2006/picture">
                          <pic:nvPicPr>
                            <pic:cNvPr id="27" name="Immagine 27"/>
                            <pic:cNvPicPr/>
                          </pic:nvPicPr>
                          <pic:blipFill>
                            <a:blip r:embed="rId33"/>
                            <a:stretch>
                              <a:fillRect/>
                            </a:stretch>
                          </pic:blipFill>
                          <pic:spPr>
                            <a:xfrm>
                              <a:off x="0" y="177912"/>
                              <a:ext cx="5475287" cy="4433887"/>
                            </a:xfrm>
                            <a:prstGeom prst="rect">
                              <a:avLst/>
                            </a:prstGeom>
                          </pic:spPr>
                        </pic:pic>
                        <pic:pic xmlns:pic="http://schemas.openxmlformats.org/drawingml/2006/picture">
                          <pic:nvPicPr>
                            <pic:cNvPr id="28" name="Immagine 28"/>
                            <pic:cNvPicPr/>
                          </pic:nvPicPr>
                          <pic:blipFill>
                            <a:blip r:embed="rId34"/>
                            <a:stretch>
                              <a:fillRect/>
                            </a:stretch>
                          </pic:blipFill>
                          <pic:spPr>
                            <a:xfrm>
                              <a:off x="5340123" y="177911"/>
                              <a:ext cx="5519737" cy="4433887"/>
                            </a:xfrm>
                            <a:prstGeom prst="rect">
                              <a:avLst/>
                            </a:prstGeom>
                          </pic:spPr>
                        </pic:pic>
                      </wpg:grpSp>
                      <wpg:grpSp>
                        <wpg:cNvPr id="29" name="Gruppo 29"/>
                        <wpg:cNvGrpSpPr/>
                        <wpg:grpSpPr>
                          <a:xfrm>
                            <a:off x="631143" y="0"/>
                            <a:ext cx="6363606" cy="584539"/>
                            <a:chOff x="631143" y="0"/>
                            <a:chExt cx="3213100" cy="298450"/>
                          </a:xfrm>
                        </wpg:grpSpPr>
                        <wps:wsp>
                          <wps:cNvPr id="30" name="Casella di testo 12"/>
                          <wps:cNvSpPr txBox="1"/>
                          <wps:spPr>
                            <a:xfrm>
                              <a:off x="631143" y="0"/>
                              <a:ext cx="406400" cy="285750"/>
                            </a:xfrm>
                            <a:prstGeom prst="rect">
                              <a:avLst/>
                            </a:prstGeom>
                            <a:solidFill>
                              <a:schemeClr val="lt1"/>
                            </a:solidFill>
                            <a:ln w="6350">
                              <a:noFill/>
                            </a:ln>
                          </wps:spPr>
                          <wps:txbx>
                            <w:txbxContent>
                              <w:p w14:paraId="6ADB9673" w14:textId="77777777" w:rsidR="00501690" w:rsidRPr="00501690" w:rsidRDefault="00501690" w:rsidP="00501690">
                                <w:pPr>
                                  <w:rPr>
                                    <w:b/>
                                    <w:bCs/>
                                    <w:color w:val="000000" w:themeColor="text1"/>
                                    <w:kern w:val="24"/>
                                    <w:szCs w:val="18"/>
                                  </w:rPr>
                                </w:pPr>
                                <w:r w:rsidRPr="00501690">
                                  <w:rPr>
                                    <w:b/>
                                    <w:bCs/>
                                    <w:color w:val="000000" w:themeColor="text1"/>
                                    <w:kern w:val="24"/>
                                    <w:szCs w:val="18"/>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 name="Casella di testo 13"/>
                          <wps:cNvSpPr txBox="1"/>
                          <wps:spPr>
                            <a:xfrm>
                              <a:off x="3437843" y="12700"/>
                              <a:ext cx="406400" cy="285750"/>
                            </a:xfrm>
                            <a:prstGeom prst="rect">
                              <a:avLst/>
                            </a:prstGeom>
                            <a:solidFill>
                              <a:schemeClr val="lt1"/>
                            </a:solidFill>
                            <a:ln w="6350">
                              <a:noFill/>
                            </a:ln>
                          </wps:spPr>
                          <wps:txbx>
                            <w:txbxContent>
                              <w:p w14:paraId="5F9549D3" w14:textId="77777777" w:rsidR="00501690" w:rsidRPr="00501690" w:rsidRDefault="00501690" w:rsidP="00501690">
                                <w:pPr>
                                  <w:rPr>
                                    <w:b/>
                                    <w:bCs/>
                                    <w:color w:val="000000" w:themeColor="text1"/>
                                    <w:kern w:val="24"/>
                                    <w:szCs w:val="18"/>
                                  </w:rPr>
                                </w:pPr>
                                <w:r w:rsidRPr="00501690">
                                  <w:rPr>
                                    <w:b/>
                                    <w:bCs/>
                                    <w:color w:val="000000" w:themeColor="text1"/>
                                    <w:kern w:val="24"/>
                                    <w:szCs w:val="18"/>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72C9E67D" id="Gruppo 11" o:spid="_x0000_s1056" style="width:439.35pt;height:186.55pt;mso-position-horizontal-relative:char;mso-position-vertical-relative:line" coordsize="108598,4611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">
                <o:lock v:ext="edit" aspectratio="t"/>
                <v:group id="Gruppo 26" o:spid="_x0000_s1057" style="position:absolute;top:1779;width:108598;height:44338" coordorigin=",1779" coordsize="108598,44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Immagine 27" o:spid="_x0000_s1058" type="#_x0000_t75" style="position:absolute;top:1779;width:54752;height:44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">
                    <v:imagedata r:id="rId35" o:title=""/>
                  </v:shape>
                  <v:shape id="Immagine 28" o:spid="_x0000_s1059" type="#_x0000_t75" style="position:absolute;left:53401;top:1779;width:55197;height:44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">
                    <v:imagedata r:id="rId36" o:title=""/>
                  </v:shape>
                </v:group>
                <v:group id="Gruppo 29" o:spid="_x0000_s1060" style="position:absolute;left:6311;width:63636;height:5845" coordorigin="6311" coordsize="32131,29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Casella di testo 12" o:spid="_x0000_s1061" type="#_x0000_t202" style="position:absolute;left:6311;width:406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" fillcolor="white [3201]" stroked="f" strokeweight=".5pt">
                    <v:textbox>
                      <w:txbxContent>
                        <w:p w14:paraId="6ADB9673" w14:textId="77777777" w:rsidR="00501690" w:rsidRPr="00501690" w:rsidRDefault="00501690" w:rsidP="00501690">
                          <w:pPr>
                            <w:rPr>
                              <w:b/>
                              <w:bCs/>
                              <w:color w:val="000000" w:themeColor="text1"/>
                              <w:kern w:val="24"/>
                              <w:szCs w:val="18"/>
                            </w:rPr>
                          </w:pPr>
                          <w:r w:rsidRPr="00501690">
                            <w:rPr>
                              <w:b/>
                              <w:bCs/>
                              <w:color w:val="000000" w:themeColor="text1"/>
                              <w:kern w:val="24"/>
                              <w:szCs w:val="18"/>
                            </w:rPr>
                            <w:t>A</w:t>
                          </w:r>
                        </w:p>
                      </w:txbxContent>
                    </v:textbox>
                  </v:shape>
                  <v:shape id="Casella di testo 13" o:spid="_x0000_s1062" type="#_x0000_t202" style="position:absolute;left:34378;top:127;width:406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14:paraId="5F9549D3" w14:textId="77777777" w:rsidR="00501690" w:rsidRPr="00501690" w:rsidRDefault="00501690" w:rsidP="00501690">
                          <w:pPr>
                            <w:rPr>
                              <w:b/>
                              <w:bCs/>
                              <w:color w:val="000000" w:themeColor="text1"/>
                              <w:kern w:val="24"/>
                              <w:szCs w:val="18"/>
                            </w:rPr>
                          </w:pPr>
                          <w:r w:rsidRPr="00501690">
                            <w:rPr>
                              <w:b/>
                              <w:bCs/>
                              <w:color w:val="000000" w:themeColor="text1"/>
                              <w:kern w:val="24"/>
                              <w:szCs w:val="18"/>
                            </w:rPr>
                            <w:t>B</w:t>
                          </w:r>
                        </w:p>
                      </w:txbxContent>
                    </v:textbox>
                  </v:shape>
                </v:group>
                <w10:anchorlock/>
              </v:group>
            </w:pict>
          </mc:Fallback>
        </mc:AlternateContent>
      </w:r>
    </w:p>
    <w:p w14:paraId="60D8C1B4" w14:textId="7A4D73E6" w:rsidR="00F12526" w:rsidRDefault="00F12526" w:rsidP="0001174F">
      <w:pPr>
        <w:pStyle w:val="CETBodytext"/>
        <w:keepNext/>
      </w:pPr>
    </w:p>
    <w:p w14:paraId="16E27469" w14:textId="26926974" w:rsidR="00B14714" w:rsidRDefault="0001174F" w:rsidP="00A26863">
      <w:pPr>
        <w:pStyle w:val="CETCaption"/>
        <w:rPr>
          <w:i w:val="0"/>
          <w:iCs/>
        </w:rPr>
      </w:pPr>
      <w:r>
        <w:t xml:space="preserve">Figure </w:t>
      </w:r>
      <w:r>
        <w:fldChar w:fldCharType="begin"/>
      </w:r>
      <w:r>
        <w:instrText xml:space="preserve"> SEQ Figure \* ARABIC </w:instrText>
      </w:r>
      <w:r>
        <w:fldChar w:fldCharType="separate"/>
      </w:r>
      <w:r w:rsidR="000E2F16">
        <w:rPr>
          <w:noProof/>
        </w:rPr>
        <w:t>3</w:t>
      </w:r>
      <w:r>
        <w:fldChar w:fldCharType="end"/>
      </w:r>
      <w:r>
        <w:t xml:space="preserve">: </w:t>
      </w:r>
      <w:r w:rsidR="00A6163C">
        <w:rPr>
          <w:i w:val="0"/>
          <w:iCs/>
        </w:rPr>
        <w:t xml:space="preserve">Analysis of </w:t>
      </w:r>
      <w:r w:rsidR="00A6163C">
        <w:rPr>
          <w:i w:val="0"/>
          <w:iCs/>
        </w:rPr>
        <w:t xml:space="preserve">motility coefficient </w:t>
      </w:r>
      <w:r w:rsidR="00332D58">
        <w:rPr>
          <w:i w:val="0"/>
          <w:iCs/>
        </w:rPr>
        <w:t>(A)</w:t>
      </w:r>
      <w:r w:rsidR="00D56D55">
        <w:rPr>
          <w:i w:val="0"/>
          <w:iCs/>
        </w:rPr>
        <w:t xml:space="preserve"> </w:t>
      </w:r>
      <w:r w:rsidR="00A6163C">
        <w:rPr>
          <w:i w:val="0"/>
          <w:iCs/>
        </w:rPr>
        <w:t>and Persistence time</w:t>
      </w:r>
      <w:r w:rsidR="00332D58">
        <w:rPr>
          <w:i w:val="0"/>
          <w:iCs/>
        </w:rPr>
        <w:t xml:space="preserve"> (B) vs number of trajectories for the case of cells soon after inoculation</w:t>
      </w:r>
      <w:r w:rsidR="00A779D1">
        <w:rPr>
          <w:i w:val="0"/>
          <w:iCs/>
        </w:rPr>
        <w:t xml:space="preserve">. </w:t>
      </w:r>
      <w:r w:rsidR="00A26863" w:rsidRPr="00A26863">
        <w:rPr>
          <w:i w:val="0"/>
          <w:iCs/>
        </w:rPr>
        <w:t xml:space="preserve">The statistical </w:t>
      </w:r>
      <w:r w:rsidR="00A26863" w:rsidRPr="00A26863">
        <w:rPr>
          <w:i w:val="0"/>
          <w:iCs/>
        </w:rPr>
        <w:t xml:space="preserve">significance of the results was verified by repeating the analysis on </w:t>
      </w:r>
      <w:r w:rsidR="00332D58">
        <w:rPr>
          <w:i w:val="0"/>
          <w:iCs/>
        </w:rPr>
        <w:t>independent samp</w:t>
      </w:r>
      <w:r w:rsidR="003B7FB7">
        <w:rPr>
          <w:i w:val="0"/>
          <w:iCs/>
        </w:rPr>
        <w:t>les</w:t>
      </w:r>
      <w:r w:rsidR="00B14714">
        <w:rPr>
          <w:i w:val="0"/>
          <w:iCs/>
        </w:rPr>
        <w:t xml:space="preserve"> at the same growth condition.</w:t>
      </w:r>
    </w:p>
    <w:p w14:paraId="333549D0" w14:textId="77777777" w:rsidR="00737C37" w:rsidRDefault="006464D9" w:rsidP="00A26863">
      <w:pPr>
        <w:pStyle w:val="CETCaption"/>
        <w:rPr>
          <w:i w:val="0"/>
          <w:iCs/>
        </w:rPr>
      </w:pPr>
      <w:r>
        <w:rPr>
          <w:i w:val="0"/>
          <w:iCs/>
        </w:rPr>
        <w:t>By comparing % error and error bar, we</w:t>
      </w:r>
      <w:r w:rsidR="005F4E0E">
        <w:rPr>
          <w:i w:val="0"/>
          <w:iCs/>
        </w:rPr>
        <w:t xml:space="preserve"> considered as r</w:t>
      </w:r>
      <w:r w:rsidR="003B7FB7">
        <w:rPr>
          <w:i w:val="0"/>
          <w:iCs/>
        </w:rPr>
        <w:t xml:space="preserve">eliable results obtained using </w:t>
      </w:r>
      <w:r w:rsidR="003E5530">
        <w:rPr>
          <w:i w:val="0"/>
          <w:iCs/>
        </w:rPr>
        <w:t xml:space="preserve">a </w:t>
      </w:r>
      <w:r w:rsidR="005F4E0E">
        <w:rPr>
          <w:i w:val="0"/>
          <w:iCs/>
        </w:rPr>
        <w:t xml:space="preserve">minimum </w:t>
      </w:r>
      <w:r>
        <w:rPr>
          <w:i w:val="0"/>
          <w:iCs/>
        </w:rPr>
        <w:t xml:space="preserve">number of 70 tracked </w:t>
      </w:r>
      <w:r w:rsidR="003E5530">
        <w:rPr>
          <w:i w:val="0"/>
          <w:iCs/>
        </w:rPr>
        <w:t>trajectories</w:t>
      </w:r>
      <w:r w:rsidR="00BD4B54">
        <w:rPr>
          <w:i w:val="0"/>
          <w:iCs/>
        </w:rPr>
        <w:t>.</w:t>
      </w:r>
      <w:r w:rsidR="00673D68">
        <w:rPr>
          <w:i w:val="0"/>
          <w:iCs/>
        </w:rPr>
        <w:t xml:space="preserve"> </w:t>
      </w:r>
    </w:p>
    <w:p w14:paraId="1AAE7E33" w14:textId="1682777E" w:rsidR="00784B54" w:rsidRPr="00FA52DF" w:rsidRDefault="00D80455" w:rsidP="00784B54">
      <w:pPr>
        <w:pStyle w:val="CETBodytext"/>
      </w:pPr>
      <w:r>
        <w:rPr>
          <w:iCs/>
        </w:rPr>
        <w:t>In Table reported in Figure 2D motility parameter and persistence time for inoculum and 24h conditions, obtained from the fit of 70 cells each (Figure 2C) are reported</w:t>
      </w:r>
      <w:r w:rsidR="00FD1BA6">
        <w:rPr>
          <w:iCs/>
        </w:rPr>
        <w:t xml:space="preserve">. </w:t>
      </w:r>
      <w:r w:rsidR="00737C37">
        <w:rPr>
          <w:iCs/>
        </w:rPr>
        <w:t xml:space="preserve">As further results, by comparing data in the 2 conditions, we found </w:t>
      </w:r>
      <w:r w:rsidR="003B7FB7">
        <w:rPr>
          <w:iCs/>
        </w:rPr>
        <w:t>that</w:t>
      </w:r>
      <w:r w:rsidR="007E0E16" w:rsidRPr="007E0E16">
        <w:rPr>
          <w:iCs/>
        </w:rPr>
        <w:t xml:space="preserve"> </w:t>
      </w:r>
      <w:r w:rsidR="007E0E16">
        <w:rPr>
          <w:iCs/>
        </w:rPr>
        <w:t xml:space="preserve">flow </w:t>
      </w:r>
      <w:r w:rsidR="00205208">
        <w:rPr>
          <w:iCs/>
        </w:rPr>
        <w:t>affect</w:t>
      </w:r>
      <w:r w:rsidR="003B7FB7">
        <w:rPr>
          <w:iCs/>
        </w:rPr>
        <w:t>s</w:t>
      </w:r>
      <w:r w:rsidR="00205208">
        <w:rPr>
          <w:iCs/>
        </w:rPr>
        <w:t xml:space="preserve"> not only the </w:t>
      </w:r>
      <w:r w:rsidR="00737C37">
        <w:rPr>
          <w:iCs/>
        </w:rPr>
        <w:t xml:space="preserve">value of </w:t>
      </w:r>
      <w:r w:rsidR="00205208">
        <w:rPr>
          <w:iCs/>
        </w:rPr>
        <w:t>motility parameters</w:t>
      </w:r>
      <w:r w:rsidR="00737C37">
        <w:rPr>
          <w:iCs/>
        </w:rPr>
        <w:t>,</w:t>
      </w:r>
      <w:r w:rsidR="00205208">
        <w:rPr>
          <w:iCs/>
        </w:rPr>
        <w:t xml:space="preserve"> but also </w:t>
      </w:r>
      <w:r w:rsidR="00C711B1">
        <w:rPr>
          <w:iCs/>
        </w:rPr>
        <w:t>bacterial trajectories</w:t>
      </w:r>
      <w:r w:rsidR="00FD1BA6">
        <w:rPr>
          <w:iCs/>
        </w:rPr>
        <w:t xml:space="preserve"> isotropy, as visible from </w:t>
      </w:r>
      <w:r w:rsidR="003B7FB7">
        <w:rPr>
          <w:iCs/>
        </w:rPr>
        <w:t xml:space="preserve">Figure 2A </w:t>
      </w:r>
      <w:r w:rsidR="00C711B1">
        <w:rPr>
          <w:iCs/>
        </w:rPr>
        <w:t xml:space="preserve">and </w:t>
      </w:r>
      <w:r w:rsidR="003B7FB7">
        <w:rPr>
          <w:iCs/>
        </w:rPr>
        <w:t>2B</w:t>
      </w:r>
      <w:r w:rsidR="007E0E16" w:rsidRPr="007E0E16">
        <w:rPr>
          <w:iCs/>
        </w:rPr>
        <w:t>.</w:t>
      </w:r>
      <w:r w:rsidR="002E102E">
        <w:rPr>
          <w:iCs/>
        </w:rPr>
        <w:t xml:space="preserve"> It is worth mentioning this is not a trivial result of flow drag, since bacteria are at least partially embedded in biofilm. Furthermore, some cells tend to swim in direction opposite respect to flow velocity.</w:t>
      </w:r>
      <w:r w:rsidR="007E0E16" w:rsidRPr="007E0E16">
        <w:rPr>
          <w:iCs/>
        </w:rPr>
        <w:t xml:space="preserve"> </w:t>
      </w:r>
      <w:r w:rsidR="002E102E">
        <w:rPr>
          <w:iCs/>
        </w:rPr>
        <w:t>For these reasons</w:t>
      </w:r>
      <w:r w:rsidR="007E0E16" w:rsidRPr="007E0E16">
        <w:rPr>
          <w:iCs/>
        </w:rPr>
        <w:t xml:space="preserve">, </w:t>
      </w:r>
      <w:r w:rsidR="00EF2E06">
        <w:rPr>
          <w:iCs/>
        </w:rPr>
        <w:t xml:space="preserve">isotropic </w:t>
      </w:r>
      <w:r w:rsidR="002E102E">
        <w:rPr>
          <w:iCs/>
        </w:rPr>
        <w:t xml:space="preserve">models must be </w:t>
      </w:r>
      <w:r w:rsidR="00DE7F99">
        <w:rPr>
          <w:iCs/>
        </w:rPr>
        <w:t xml:space="preserve">further improved </w:t>
      </w:r>
      <w:r w:rsidR="002E102E">
        <w:rPr>
          <w:iCs/>
        </w:rPr>
        <w:t>considering flow induced anisotropies. Some possibilities are already available in the literature, such as Anisotropic P</w:t>
      </w:r>
      <w:r w:rsidR="007E0E16" w:rsidRPr="007E0E16">
        <w:rPr>
          <w:iCs/>
        </w:rPr>
        <w:t xml:space="preserve">ersistent </w:t>
      </w:r>
      <w:r w:rsidR="002E102E">
        <w:rPr>
          <w:iCs/>
        </w:rPr>
        <w:t>R</w:t>
      </w:r>
      <w:r w:rsidR="007E0E16" w:rsidRPr="007E0E16">
        <w:rPr>
          <w:iCs/>
        </w:rPr>
        <w:t xml:space="preserve">andom </w:t>
      </w:r>
      <w:r w:rsidR="002E102E">
        <w:rPr>
          <w:iCs/>
        </w:rPr>
        <w:t>W</w:t>
      </w:r>
      <w:r w:rsidR="007E0E16" w:rsidRPr="007E0E16">
        <w:rPr>
          <w:iCs/>
        </w:rPr>
        <w:t>alk (APRW) model</w:t>
      </w:r>
      <w:r w:rsidR="00D73204">
        <w:rPr>
          <w:iCs/>
        </w:rPr>
        <w:t xml:space="preserve"> </w:t>
      </w:r>
      <w:r w:rsidR="00D73204">
        <w:rPr>
          <w:i/>
          <w:iCs/>
        </w:rPr>
        <w:fldChar w:fldCharType="begin"/>
      </w:r>
      <w:r w:rsidR="00D73204">
        <w:rPr>
          <w:iCs/>
        </w:rPr>
        <w:instrText xml:space="preserve"> ADDIN EN.CITE &lt;EndNote&gt;&lt;Cite&gt;&lt;Author&gt;Wu&lt;/Author&gt;&lt;Year&gt;2015&lt;/Year&gt;&lt;IDText&gt;Statistical analysis of cell migration in 3D using the anisotropic persistent random walk model&lt;/IDText&gt;&lt;DisplayText&gt;(Wu et al., 2015)&lt;/DisplayText&gt;&lt;record&gt;&lt;urls&gt;&lt;related-urls&gt;&lt;url&gt;https://www.nature.com/articles/nprot.2015.030&lt;/url&gt;&lt;/related-urls&gt;&lt;/urls&gt;&lt;isbn&gt;1750-2799&lt;/isbn&gt;&lt;titles&gt;&lt;title&gt;Statistical analysis of cell migration in 3D using the anisotropic persistent random walk model&lt;/title&gt;&lt;secondary-title&gt;Nature protocols&lt;/secondary-title&gt;&lt;/titles&gt;&lt;pages&gt;517-527&lt;/pages&gt;&lt;number&gt;3&lt;/number&gt;&lt;contributors&gt;&lt;authors&gt;&lt;author&gt;Wu, Pei-Hsun&lt;/author&gt;&lt;author&gt;Giri, Anjil&lt;/author&gt;&lt;author&gt;Wirtz, Denis&lt;/author&gt;&lt;/authors&gt;&lt;/contributors&gt;&lt;added-date format="utc"&gt;1621509710&lt;/added-date&gt;&lt;ref-type name="Journal Article"&gt;17&lt;/ref-type&gt;&lt;dates&gt;&lt;year&gt;2015&lt;/year&gt;&lt;/dates&gt;&lt;rec-number&gt;50&lt;/rec-number&gt;&lt;publisher&gt;Nature Publishing Group&lt;/publisher&gt;&lt;last-updated-date format="utc"&gt;1635864519&lt;/last-updated-date&gt;&lt;electronic-resource-num&gt;10.1038/nprot.2015.030&lt;/electronic-resource-num&gt;&lt;volume&gt;10&lt;/volume&gt;&lt;/record&gt;&lt;/Cite&gt;&lt;/EndNote&gt;</w:instrText>
      </w:r>
      <w:r w:rsidR="00D73204">
        <w:rPr>
          <w:i/>
          <w:iCs/>
        </w:rPr>
        <w:fldChar w:fldCharType="separate"/>
      </w:r>
      <w:r w:rsidR="00D73204">
        <w:rPr>
          <w:iCs/>
          <w:noProof/>
        </w:rPr>
        <w:t>(Wu et al., 2015)</w:t>
      </w:r>
      <w:r w:rsidR="00D73204">
        <w:rPr>
          <w:i/>
          <w:iCs/>
        </w:rPr>
        <w:fldChar w:fldCharType="end"/>
      </w:r>
      <w:r w:rsidR="002E102E">
        <w:rPr>
          <w:iCs/>
        </w:rPr>
        <w:t>, and will be considered for future investigation of the problem, using the methodology here proposed and validated.</w:t>
      </w:r>
      <w:r w:rsidR="00784B54">
        <w:rPr>
          <w:i/>
          <w:iCs/>
        </w:rPr>
        <w:t xml:space="preserve"> </w:t>
      </w:r>
      <w:r w:rsidR="00784B54" w:rsidRPr="00784B54">
        <w:rPr>
          <w:iCs/>
        </w:rPr>
        <w:t>An experimental protocol was defined to quantitatively characterize random cell movement according to PRW model.</w:t>
      </w:r>
      <w:r w:rsidR="00784B54">
        <w:rPr>
          <w:i/>
          <w:iCs/>
        </w:rPr>
        <w:t xml:space="preserve"> </w:t>
      </w:r>
      <w:r w:rsidR="00784B54">
        <w:t xml:space="preserve">Results shown that </w:t>
      </w:r>
      <w:r w:rsidR="00784B54">
        <w:t>t</w:t>
      </w:r>
      <w:r w:rsidR="00784B54">
        <w:t xml:space="preserve">wo different directions can be identified: the non-primary direction, orthogonal to flow, </w:t>
      </w:r>
      <w:r w:rsidR="00784B54" w:rsidRPr="00FA52DF">
        <w:t xml:space="preserve">and </w:t>
      </w:r>
      <w:r w:rsidR="00784B54">
        <w:t xml:space="preserve">a </w:t>
      </w:r>
      <w:r w:rsidR="00784B54" w:rsidRPr="00FA52DF">
        <w:t>primary direction parallel to flow</w:t>
      </w:r>
      <w:r w:rsidR="00784B54">
        <w:t xml:space="preserve"> velocity</w:t>
      </w:r>
      <w:r w:rsidR="00784B54" w:rsidRPr="00FA52DF">
        <w:t xml:space="preserve">. Further investigation with APRW is needed to </w:t>
      </w:r>
      <w:r w:rsidR="00784B54">
        <w:t xml:space="preserve">quantify cell </w:t>
      </w:r>
      <w:r w:rsidR="00784B54" w:rsidRPr="00FA52DF">
        <w:t xml:space="preserve">motility </w:t>
      </w:r>
      <w:r w:rsidR="00784B54">
        <w:t>according to these findings.</w:t>
      </w:r>
    </w:p>
    <w:p w14:paraId="7C75704A" w14:textId="332C26B2" w:rsidR="0091542E" w:rsidRDefault="0091542E" w:rsidP="00A26863">
      <w:pPr>
        <w:pStyle w:val="CETCaption"/>
        <w:rPr>
          <w:i w:val="0"/>
          <w:iCs/>
        </w:rPr>
      </w:pPr>
    </w:p>
    <w:p w14:paraId="47C6F897" w14:textId="15A062CA" w:rsidR="00306FBE" w:rsidRDefault="00306FBE" w:rsidP="00306FBE">
      <w:pPr>
        <w:pStyle w:val="CETHeading1"/>
      </w:pPr>
      <w:r>
        <w:t>Conclusion</w:t>
      </w:r>
    </w:p>
    <w:p w14:paraId="47AB4824" w14:textId="4E68CD4C" w:rsidR="004B60C1" w:rsidRPr="00FA52DF" w:rsidRDefault="004B60C1" w:rsidP="00837E15">
      <w:pPr>
        <w:pStyle w:val="CETBodytext"/>
      </w:pPr>
      <w:r>
        <w:t>In this work</w:t>
      </w:r>
      <w:r w:rsidR="00440282">
        <w:t xml:space="preserve"> a novel methodology is proposed to investigate influence of flow on bacteria motility in </w:t>
      </w:r>
      <w:r w:rsidR="00501690">
        <w:t>biofilm</w:t>
      </w:r>
      <w:r w:rsidR="00440282">
        <w:t xml:space="preserve">. </w:t>
      </w:r>
      <w:r w:rsidRPr="00D76168">
        <w:rPr>
          <w:i/>
          <w:iCs/>
        </w:rPr>
        <w:t>Pseudomonas fluorescens</w:t>
      </w:r>
      <w:r>
        <w:t xml:space="preserve"> biofilms have been </w:t>
      </w:r>
      <w:r w:rsidR="003B7FB7">
        <w:t xml:space="preserve">grown with the aim </w:t>
      </w:r>
      <w:r>
        <w:t>to investigate the influence of shear flow on cell motility</w:t>
      </w:r>
      <w:r w:rsidR="003B7FB7">
        <w:t xml:space="preserve"> at liquid/EPS interfaces</w:t>
      </w:r>
      <w:r>
        <w:t xml:space="preserve">. </w:t>
      </w:r>
      <w:r w:rsidR="00B40D0A">
        <w:t xml:space="preserve">Data fitting provided quantitative estimates of </w:t>
      </w:r>
      <w:r>
        <w:t>cell m</w:t>
      </w:r>
      <w:r w:rsidR="00B40D0A">
        <w:t>otility parameters</w:t>
      </w:r>
      <w:r>
        <w:t xml:space="preserve">: directional persistence time, and random motility coefficient. Results shown that the number of tracked bacteria </w:t>
      </w:r>
      <w:r w:rsidR="001645C0">
        <w:t xml:space="preserve">can heavily affect the reliability of the measurement done. A minimum of </w:t>
      </w:r>
      <w:r w:rsidR="00FE331B">
        <w:t>70</w:t>
      </w:r>
      <w:r>
        <w:t xml:space="preserve"> </w:t>
      </w:r>
      <w:r w:rsidR="001645C0">
        <w:t xml:space="preserve">independent trajectories is needed </w:t>
      </w:r>
      <w:r>
        <w:t xml:space="preserve">to obtain </w:t>
      </w:r>
      <w:r w:rsidR="001645C0">
        <w:t>statistically significant results</w:t>
      </w:r>
      <w:r>
        <w:t>.</w:t>
      </w:r>
      <w:r w:rsidR="00DF3CD1">
        <w:t xml:space="preserve"> </w:t>
      </w:r>
      <w:r w:rsidR="001645C0">
        <w:t>S</w:t>
      </w:r>
      <w:r w:rsidR="003B7FB7">
        <w:t>hear flow</w:t>
      </w:r>
      <w:r w:rsidR="00DF3CD1">
        <w:t xml:space="preserve"> </w:t>
      </w:r>
      <w:r w:rsidR="001645C0">
        <w:t xml:space="preserve">affects </w:t>
      </w:r>
      <w:r w:rsidR="00D32B12">
        <w:t xml:space="preserve">cell </w:t>
      </w:r>
      <w:r w:rsidR="00C84FC9">
        <w:t>trajectories</w:t>
      </w:r>
      <w:r w:rsidR="001645C0">
        <w:t xml:space="preserve">, inducing anisotropies in biofilm structure and in cell </w:t>
      </w:r>
      <w:r w:rsidR="00501690">
        <w:t>behavior</w:t>
      </w:r>
      <w:r w:rsidR="001645C0">
        <w:t xml:space="preserve">. </w:t>
      </w:r>
    </w:p>
    <w:p w14:paraId="2A07357C" w14:textId="6D278A45" w:rsidR="00070A2E" w:rsidRPr="00FA52DF" w:rsidRDefault="00837E15" w:rsidP="00837E15">
      <w:pPr>
        <w:pStyle w:val="CETBodytext"/>
      </w:pPr>
      <w:r w:rsidRPr="00FA52DF">
        <w:t xml:space="preserve">The development of </w:t>
      </w:r>
      <w:r w:rsidR="00131060" w:rsidRPr="00FA52DF">
        <w:t>a methodology for</w:t>
      </w:r>
      <w:r w:rsidR="00436BCA" w:rsidRPr="00FA52DF">
        <w:t xml:space="preserve"> </w:t>
      </w:r>
      <w:r w:rsidR="00046D4B" w:rsidRPr="00FA52DF">
        <w:t xml:space="preserve">cell motility analysis </w:t>
      </w:r>
      <w:r w:rsidR="00436BCA" w:rsidRPr="00FA52DF">
        <w:t xml:space="preserve">as a function of </w:t>
      </w:r>
      <w:r w:rsidR="003B7FB7">
        <w:t xml:space="preserve">the different stages of </w:t>
      </w:r>
      <w:r w:rsidR="00436BCA" w:rsidRPr="00FA52DF">
        <w:t>biofilm formation</w:t>
      </w:r>
      <w:r w:rsidR="00046D4B" w:rsidRPr="00FA52DF">
        <w:t xml:space="preserve"> can be </w:t>
      </w:r>
      <w:r w:rsidR="00D531B6" w:rsidRPr="00FA52DF">
        <w:t xml:space="preserve">an innovative method to evaluate </w:t>
      </w:r>
      <w:r w:rsidR="00D44425" w:rsidRPr="00FA52DF">
        <w:t xml:space="preserve">the influence of cell motility on biofilm </w:t>
      </w:r>
      <w:r w:rsidR="00436BCA" w:rsidRPr="00FA52DF">
        <w:t>morphology</w:t>
      </w:r>
      <w:r w:rsidR="00D44425" w:rsidRPr="00FA52DF">
        <w:t>. Moreover,</w:t>
      </w:r>
      <w:r w:rsidR="00436BCA" w:rsidRPr="00FA52DF">
        <w:t xml:space="preserve"> </w:t>
      </w:r>
      <w:r w:rsidR="00B24559" w:rsidRPr="00FA52DF">
        <w:t xml:space="preserve">the same method can be </w:t>
      </w:r>
      <w:r w:rsidR="00A85255">
        <w:t>used to</w:t>
      </w:r>
      <w:r w:rsidR="00B24559" w:rsidRPr="00FA52DF">
        <w:t xml:space="preserve"> </w:t>
      </w:r>
      <w:r w:rsidR="00A85255">
        <w:t xml:space="preserve">obtain </w:t>
      </w:r>
      <w:r w:rsidR="00436BCA" w:rsidRPr="00FA52DF">
        <w:t>a quantitative characterization of the role environmental</w:t>
      </w:r>
      <w:r w:rsidR="00E93A83" w:rsidRPr="00FA52DF">
        <w:t xml:space="preserve"> condition</w:t>
      </w:r>
      <w:r w:rsidR="00B4030C">
        <w:t>s</w:t>
      </w:r>
      <w:r w:rsidR="00F07AB2" w:rsidRPr="00FA52DF">
        <w:t xml:space="preserve"> on cell motility and biofilm morphology</w:t>
      </w:r>
      <w:r w:rsidR="00B24559" w:rsidRPr="00FA52DF">
        <w:t xml:space="preserve">. </w:t>
      </w:r>
    </w:p>
    <w:p w14:paraId="1F6639F8" w14:textId="77777777" w:rsidR="00675A5C" w:rsidRPr="001F121F" w:rsidRDefault="00675A5C" w:rsidP="00675A5C">
      <w:pPr>
        <w:rPr>
          <w:lang w:val="en-US"/>
        </w:rPr>
      </w:pPr>
    </w:p>
    <w:p w14:paraId="26FB95F8" w14:textId="3FFE8B0F" w:rsidR="00F7045F" w:rsidRPr="00F7045F" w:rsidRDefault="00F7045F" w:rsidP="00F7045F">
      <w:pPr>
        <w:pStyle w:val="CETReference"/>
      </w:pPr>
      <w:r w:rsidRPr="00F7045F">
        <w:t>Acknowledgments</w:t>
      </w:r>
    </w:p>
    <w:p w14:paraId="75F7D090" w14:textId="426D117B" w:rsidR="00FF4273" w:rsidRPr="00D74A51" w:rsidRDefault="00F7045F" w:rsidP="00D74A51">
      <w:pPr>
        <w:rPr>
          <w:lang w:val="en-US"/>
        </w:rPr>
      </w:pPr>
      <w:r w:rsidRPr="00F7045F">
        <w:rPr>
          <w:lang w:val="en-US"/>
        </w:rPr>
        <w:t xml:space="preserve">This study was conducted under the umbrella of the European Space Agency Topical Team: “Biofilms from an interdisciplinary perspective”. </w:t>
      </w:r>
      <w:r w:rsidR="003F4263">
        <w:rPr>
          <w:lang w:val="en-US"/>
        </w:rPr>
        <w:t xml:space="preserve">Martina Rotella and </w:t>
      </w:r>
      <w:r w:rsidRPr="00F7045F">
        <w:rPr>
          <w:lang w:val="en-US"/>
        </w:rPr>
        <w:t xml:space="preserve">Francesco Guerriero </w:t>
      </w:r>
      <w:r w:rsidR="00534CE5">
        <w:t>contributed</w:t>
      </w:r>
      <w:r>
        <w:t xml:space="preserve"> to the experiments </w:t>
      </w:r>
      <w:r w:rsidR="00534CE5">
        <w:t xml:space="preserve">and data </w:t>
      </w:r>
      <w:r w:rsidR="00534CE5">
        <w:lastRenderedPageBreak/>
        <w:t xml:space="preserve">analysis </w:t>
      </w:r>
      <w:r>
        <w:t xml:space="preserve">during </w:t>
      </w:r>
      <w:r w:rsidR="005A01D2">
        <w:t>their</w:t>
      </w:r>
      <w:r>
        <w:t xml:space="preserve"> master thesis</w:t>
      </w:r>
      <w:r w:rsidRPr="00F7045F">
        <w:rPr>
          <w:lang w:val="en-US"/>
        </w:rPr>
        <w:t>.</w:t>
      </w:r>
      <w:r w:rsidR="00FF4273">
        <w:rPr>
          <w:lang w:val="en-US"/>
        </w:rPr>
        <w:t xml:space="preserve"> </w:t>
      </w:r>
      <w:r w:rsidR="00FF4273" w:rsidRPr="00FF4273">
        <w:rPr>
          <w:lang w:val="en-US"/>
        </w:rPr>
        <w:t xml:space="preserve">Financial support was provided from University of Naples Federico II, Project ROTOR, </w:t>
      </w:r>
      <w:proofErr w:type="spellStart"/>
      <w:r w:rsidR="00FF4273" w:rsidRPr="00FF4273">
        <w:rPr>
          <w:lang w:val="en-US"/>
        </w:rPr>
        <w:t>Finanziamento</w:t>
      </w:r>
      <w:proofErr w:type="spellEnd"/>
      <w:r w:rsidR="00FF4273" w:rsidRPr="00FF4273">
        <w:rPr>
          <w:lang w:val="en-US"/>
        </w:rPr>
        <w:t xml:space="preserve"> </w:t>
      </w:r>
      <w:proofErr w:type="spellStart"/>
      <w:r w:rsidR="00FF4273" w:rsidRPr="00FF4273">
        <w:rPr>
          <w:lang w:val="en-US"/>
        </w:rPr>
        <w:t>Ricerca</w:t>
      </w:r>
      <w:proofErr w:type="spellEnd"/>
      <w:r w:rsidR="00FF4273" w:rsidRPr="00FF4273">
        <w:rPr>
          <w:lang w:val="en-US"/>
        </w:rPr>
        <w:t xml:space="preserve"> di Ateneo 2021.</w:t>
      </w:r>
    </w:p>
    <w:p w14:paraId="6BB1C3A2" w14:textId="39D2D21A" w:rsidR="00E600F5" w:rsidRPr="00CF0DC7" w:rsidRDefault="000C7CF5" w:rsidP="000C7CF5">
      <w:pPr>
        <w:pStyle w:val="CETReference"/>
        <w:rPr>
          <w:lang w:val="it-IT"/>
        </w:rPr>
      </w:pPr>
      <w:r w:rsidRPr="00CF0DC7">
        <w:rPr>
          <w:lang w:val="it-IT"/>
        </w:rPr>
        <w:t>Reference</w:t>
      </w:r>
    </w:p>
    <w:p w14:paraId="67575E65" w14:textId="5F6C77D7" w:rsidR="00E24EAE" w:rsidRPr="00EC6D5C" w:rsidRDefault="00FC30BB" w:rsidP="009922FB">
      <w:pPr>
        <w:pStyle w:val="CETReferencetext"/>
      </w:pPr>
      <w:r w:rsidRPr="00EC6D5C">
        <w:t>A</w:t>
      </w:r>
      <w:r w:rsidR="00550D0C" w:rsidRPr="00EC6D5C">
        <w:rPr>
          <w:rFonts w:cs="Arial"/>
          <w:noProof/>
          <w:lang w:val="en-US"/>
        </w:rPr>
        <w:fldChar w:fldCharType="begin"/>
      </w:r>
      <w:r w:rsidR="00550D0C" w:rsidRPr="00EC6D5C">
        <w:rPr>
          <w:lang w:val="it-IT"/>
        </w:rPr>
        <w:instrText xml:space="preserve"> ADDIN EN.REFLIST </w:instrText>
      </w:r>
      <w:r w:rsidR="00550D0C" w:rsidRPr="00EC6D5C">
        <w:rPr>
          <w:rFonts w:cs="Arial"/>
          <w:noProof/>
          <w:lang w:val="en-US"/>
        </w:rPr>
        <w:fldChar w:fldCharType="separate"/>
      </w:r>
      <w:r w:rsidRPr="00EC6D5C">
        <w:rPr>
          <w:lang w:val="pt-BR"/>
        </w:rPr>
        <w:t>scione F., Caserta S., Perrisd R.</w:t>
      </w:r>
      <w:r w:rsidR="009922FB" w:rsidRPr="00EC6D5C">
        <w:rPr>
          <w:lang w:val="pt-BR"/>
        </w:rPr>
        <w:t>,</w:t>
      </w:r>
      <w:r w:rsidRPr="00EC6D5C">
        <w:rPr>
          <w:lang w:val="pt-BR"/>
        </w:rPr>
        <w:t xml:space="preserve"> Guidoa </w:t>
      </w:r>
      <w:r w:rsidR="00E24EAE" w:rsidRPr="00EC6D5C">
        <w:rPr>
          <w:lang w:val="pt-BR"/>
        </w:rPr>
        <w:t>S.</w:t>
      </w:r>
      <w:r w:rsidR="00EC6D5C" w:rsidRPr="00EC6D5C">
        <w:rPr>
          <w:lang w:val="pt-BR"/>
        </w:rPr>
        <w:t>,</w:t>
      </w:r>
      <w:r w:rsidR="00E24EAE" w:rsidRPr="00EC6D5C">
        <w:rPr>
          <w:lang w:val="pt-BR"/>
        </w:rPr>
        <w:t xml:space="preserve"> 2014</w:t>
      </w:r>
      <w:r w:rsidR="009922FB" w:rsidRPr="00EC6D5C">
        <w:rPr>
          <w:lang w:val="pt-BR"/>
        </w:rPr>
        <w:t>,</w:t>
      </w:r>
      <w:r w:rsidR="00E24EAE" w:rsidRPr="00EC6D5C">
        <w:rPr>
          <w:lang w:val="pt-BR"/>
        </w:rPr>
        <w:t xml:space="preserve"> </w:t>
      </w:r>
      <w:r w:rsidR="00E24EAE" w:rsidRPr="00EC6D5C">
        <w:t>Investigation of cell dynamics in vitro by time lapse microscopy and image analysis</w:t>
      </w:r>
      <w:r w:rsidR="00361E83">
        <w:t>,</w:t>
      </w:r>
      <w:r w:rsidR="00E24EAE" w:rsidRPr="00EC6D5C">
        <w:t xml:space="preserve"> </w:t>
      </w:r>
      <w:r w:rsidR="009922FB" w:rsidRPr="00EC6D5C">
        <w:t>Chemical Engineering</w:t>
      </w:r>
      <w:r w:rsidR="00E24EAE" w:rsidRPr="00EC6D5C">
        <w:t>, 38.</w:t>
      </w:r>
    </w:p>
    <w:p w14:paraId="75AD36CB" w14:textId="73CD1513" w:rsidR="00E24EAE" w:rsidRPr="00EC6D5C" w:rsidRDefault="009922FB" w:rsidP="009922FB">
      <w:pPr>
        <w:pStyle w:val="CETReferencetext"/>
      </w:pPr>
      <w:r w:rsidRPr="00EC6D5C">
        <w:t xml:space="preserve">Bakker D. P., Van Der </w:t>
      </w:r>
      <w:proofErr w:type="spellStart"/>
      <w:r w:rsidRPr="00EC6D5C">
        <w:t>Plaats</w:t>
      </w:r>
      <w:proofErr w:type="spellEnd"/>
      <w:r w:rsidRPr="00EC6D5C">
        <w:t xml:space="preserve"> A., </w:t>
      </w:r>
      <w:proofErr w:type="spellStart"/>
      <w:r w:rsidRPr="00EC6D5C">
        <w:t>Verkerke</w:t>
      </w:r>
      <w:proofErr w:type="spellEnd"/>
      <w:r w:rsidRPr="00EC6D5C">
        <w:t xml:space="preserve"> G. J., </w:t>
      </w:r>
      <w:proofErr w:type="spellStart"/>
      <w:r w:rsidRPr="00EC6D5C">
        <w:t>Busscher</w:t>
      </w:r>
      <w:proofErr w:type="spellEnd"/>
      <w:r w:rsidRPr="00EC6D5C">
        <w:t xml:space="preserve"> H. J.</w:t>
      </w:r>
      <w:r w:rsidR="00EC6D5C" w:rsidRPr="00EC6D5C">
        <w:t>,</w:t>
      </w:r>
      <w:r w:rsidRPr="00EC6D5C">
        <w:t xml:space="preserve"> Van Der Mei H. C.</w:t>
      </w:r>
      <w:r w:rsidR="00EC6D5C" w:rsidRPr="00EC6D5C">
        <w:t>,</w:t>
      </w:r>
      <w:r w:rsidR="00E24EAE" w:rsidRPr="00EC6D5C">
        <w:t xml:space="preserve"> 2003</w:t>
      </w:r>
      <w:r w:rsidR="00EC6D5C" w:rsidRPr="00EC6D5C">
        <w:t>,</w:t>
      </w:r>
      <w:r w:rsidR="00E24EAE" w:rsidRPr="00EC6D5C">
        <w:t xml:space="preserve"> Comparison of velocity profiles for different flow chamber designs used in studies of microbial adhesion to surfaces</w:t>
      </w:r>
      <w:r w:rsidR="00361E83">
        <w:t>,</w:t>
      </w:r>
      <w:r w:rsidR="00E24EAE" w:rsidRPr="00EC6D5C">
        <w:t xml:space="preserve"> Applied and environmental microbiology, 69</w:t>
      </w:r>
      <w:r w:rsidR="00E24EAE" w:rsidRPr="00EC6D5C">
        <w:rPr>
          <w:b/>
        </w:rPr>
        <w:t>,</w:t>
      </w:r>
      <w:r w:rsidR="00E24EAE" w:rsidRPr="00EC6D5C">
        <w:t xml:space="preserve"> 6280-6287.</w:t>
      </w:r>
    </w:p>
    <w:p w14:paraId="76A7403C" w14:textId="48EB5700" w:rsidR="00E24EAE" w:rsidRPr="00EC6D5C" w:rsidRDefault="00BA50CD" w:rsidP="009922FB">
      <w:pPr>
        <w:pStyle w:val="CETReferencetext"/>
      </w:pPr>
      <w:r w:rsidRPr="00EC6D5C">
        <w:t xml:space="preserve">Castigliano M., </w:t>
      </w:r>
      <w:proofErr w:type="spellStart"/>
      <w:r w:rsidRPr="00EC6D5C">
        <w:t>Recupido</w:t>
      </w:r>
      <w:proofErr w:type="spellEnd"/>
      <w:r w:rsidRPr="00EC6D5C">
        <w:t xml:space="preserve"> F., </w:t>
      </w:r>
      <w:proofErr w:type="spellStart"/>
      <w:r w:rsidRPr="00EC6D5C">
        <w:t>Petala</w:t>
      </w:r>
      <w:proofErr w:type="spellEnd"/>
      <w:r w:rsidRPr="00EC6D5C">
        <w:t xml:space="preserve"> M., </w:t>
      </w:r>
      <w:proofErr w:type="spellStart"/>
      <w:r w:rsidRPr="00EC6D5C">
        <w:t>Kostoglou</w:t>
      </w:r>
      <w:proofErr w:type="spellEnd"/>
      <w:r w:rsidRPr="00EC6D5C">
        <w:t xml:space="preserve"> M., Caserta S., </w:t>
      </w:r>
      <w:proofErr w:type="spellStart"/>
      <w:r w:rsidRPr="00EC6D5C">
        <w:t>Karapantsios</w:t>
      </w:r>
      <w:proofErr w:type="spellEnd"/>
      <w:r w:rsidRPr="00EC6D5C">
        <w:t xml:space="preserve"> T. D, </w:t>
      </w:r>
      <w:r w:rsidR="00EC6D5C" w:rsidRPr="00EC6D5C">
        <w:t>2021,</w:t>
      </w:r>
      <w:r w:rsidR="00E24EAE" w:rsidRPr="00EC6D5C">
        <w:t xml:space="preserve"> Wetting of Dehydrated Hydrophilic Pseudomonas fluorescens Biofilms under the Action of External Body Forces</w:t>
      </w:r>
      <w:r w:rsidR="00361E83">
        <w:t>,</w:t>
      </w:r>
      <w:r w:rsidR="00E24EAE" w:rsidRPr="00EC6D5C">
        <w:t xml:space="preserve"> Langmuir</w:t>
      </w:r>
      <w:r w:rsidR="00EC6D5C" w:rsidRPr="00EC6D5C">
        <w:t xml:space="preserve">, </w:t>
      </w:r>
      <w:r w:rsidR="00EC6D5C" w:rsidRPr="00EC6D5C">
        <w:t>37</w:t>
      </w:r>
      <w:r w:rsidR="00EC6D5C" w:rsidRPr="00EC6D5C">
        <w:t>,</w:t>
      </w:r>
      <w:r w:rsidR="00EC6D5C" w:rsidRPr="00EC6D5C">
        <w:t>10890-10901.</w:t>
      </w:r>
    </w:p>
    <w:p w14:paraId="6547D05B" w14:textId="42CAAE5A" w:rsidR="00E24EAE" w:rsidRPr="00EC6D5C" w:rsidRDefault="00BA50CD" w:rsidP="009922FB">
      <w:pPr>
        <w:pStyle w:val="CETReferencetext"/>
      </w:pPr>
      <w:r w:rsidRPr="00EC6D5C">
        <w:t xml:space="preserve">Cirillo A. I., </w:t>
      </w:r>
      <w:proofErr w:type="spellStart"/>
      <w:r w:rsidRPr="00EC6D5C">
        <w:t>Tomaiuolo</w:t>
      </w:r>
      <w:proofErr w:type="spellEnd"/>
      <w:r w:rsidRPr="00EC6D5C">
        <w:t xml:space="preserve"> G., Guido S.</w:t>
      </w:r>
      <w:r w:rsidR="00EC6D5C">
        <w:t>,</w:t>
      </w:r>
      <w:r w:rsidR="00E24EAE" w:rsidRPr="00EC6D5C">
        <w:t xml:space="preserve"> 2021</w:t>
      </w:r>
      <w:r w:rsidR="00EC6D5C" w:rsidRPr="00EC6D5C">
        <w:t>,</w:t>
      </w:r>
      <w:r w:rsidR="00E24EAE" w:rsidRPr="00EC6D5C">
        <w:t xml:space="preserve"> Membrane Fouling Phenomena in Microfluidic Systems: From Technical Challenges to Scientific Opportunities</w:t>
      </w:r>
      <w:r w:rsidR="00361E83">
        <w:t>,</w:t>
      </w:r>
      <w:r w:rsidR="00E24EAE" w:rsidRPr="00EC6D5C">
        <w:t xml:space="preserve"> Micromachines, 12</w:t>
      </w:r>
      <w:r w:rsidR="00E24EAE" w:rsidRPr="00EC6D5C">
        <w:rPr>
          <w:b/>
        </w:rPr>
        <w:t>,</w:t>
      </w:r>
      <w:r w:rsidR="00E24EAE" w:rsidRPr="00EC6D5C">
        <w:t xml:space="preserve"> 820.</w:t>
      </w:r>
    </w:p>
    <w:p w14:paraId="1D7BD5F8" w14:textId="41659D12" w:rsidR="00E24EAE" w:rsidRPr="00EC6D5C" w:rsidRDefault="00BA50CD" w:rsidP="009922FB">
      <w:pPr>
        <w:pStyle w:val="CETReferencetext"/>
      </w:pPr>
      <w:r w:rsidRPr="00EC6D5C">
        <w:t>Dickinson R. B.</w:t>
      </w:r>
      <w:r>
        <w:t>,</w:t>
      </w:r>
      <w:r w:rsidRPr="00EC6D5C">
        <w:t xml:space="preserve"> Tranquillo R. T.</w:t>
      </w:r>
      <w:r>
        <w:t>,</w:t>
      </w:r>
      <w:r w:rsidRPr="00EC6D5C">
        <w:t xml:space="preserve"> 1</w:t>
      </w:r>
      <w:r w:rsidR="00E24EAE" w:rsidRPr="00EC6D5C">
        <w:t>993</w:t>
      </w:r>
      <w:r>
        <w:t>,</w:t>
      </w:r>
      <w:r w:rsidR="00E24EAE" w:rsidRPr="00EC6D5C">
        <w:t xml:space="preserve"> Optimal estimation of cell movement indices from the statistical analysis of cell tracking data</w:t>
      </w:r>
      <w:r w:rsidR="00361E83">
        <w:t>,</w:t>
      </w:r>
      <w:r w:rsidR="00E24EAE" w:rsidRPr="00EC6D5C">
        <w:t xml:space="preserve"> </w:t>
      </w:r>
      <w:proofErr w:type="spellStart"/>
      <w:r w:rsidR="00E24EAE" w:rsidRPr="00EC6D5C">
        <w:t>AIChE</w:t>
      </w:r>
      <w:proofErr w:type="spellEnd"/>
      <w:r w:rsidR="00E24EAE" w:rsidRPr="00EC6D5C">
        <w:t xml:space="preserve"> Journal, 39</w:t>
      </w:r>
      <w:r w:rsidR="00E24EAE" w:rsidRPr="00EC6D5C">
        <w:rPr>
          <w:b/>
        </w:rPr>
        <w:t>,</w:t>
      </w:r>
      <w:r w:rsidR="00E24EAE" w:rsidRPr="00EC6D5C">
        <w:t xml:space="preserve"> 1995-2010.</w:t>
      </w:r>
    </w:p>
    <w:p w14:paraId="7753A602" w14:textId="411D662F" w:rsidR="00E24EAE" w:rsidRPr="00EC6D5C" w:rsidRDefault="00BA50CD" w:rsidP="009922FB">
      <w:pPr>
        <w:pStyle w:val="CETReferencetext"/>
      </w:pPr>
      <w:proofErr w:type="spellStart"/>
      <w:r w:rsidRPr="00EC6D5C">
        <w:t>Fanesi</w:t>
      </w:r>
      <w:proofErr w:type="spellEnd"/>
      <w:r w:rsidRPr="00EC6D5C">
        <w:t xml:space="preserve"> A., </w:t>
      </w:r>
      <w:proofErr w:type="spellStart"/>
      <w:r w:rsidRPr="00EC6D5C">
        <w:t>Lavayssière</w:t>
      </w:r>
      <w:proofErr w:type="spellEnd"/>
      <w:r w:rsidRPr="00EC6D5C">
        <w:t xml:space="preserve"> M., Breton C., Bernard O., </w:t>
      </w:r>
      <w:proofErr w:type="spellStart"/>
      <w:r w:rsidRPr="00EC6D5C">
        <w:t>Briandet</w:t>
      </w:r>
      <w:proofErr w:type="spellEnd"/>
      <w:r w:rsidRPr="00EC6D5C">
        <w:t xml:space="preserve"> R.</w:t>
      </w:r>
      <w:r>
        <w:t>,</w:t>
      </w:r>
      <w:r w:rsidRPr="00EC6D5C">
        <w:t xml:space="preserve"> Lopes F</w:t>
      </w:r>
      <w:r>
        <w:t>,</w:t>
      </w:r>
      <w:r w:rsidR="00E24EAE" w:rsidRPr="00EC6D5C">
        <w:t xml:space="preserve"> 2021</w:t>
      </w:r>
      <w:r>
        <w:t>,</w:t>
      </w:r>
      <w:r w:rsidR="00E24EAE" w:rsidRPr="00EC6D5C">
        <w:t xml:space="preserve"> Shear stress affects the architecture and cohesion of Chlorella vulgaris biofilms</w:t>
      </w:r>
      <w:r w:rsidR="00361E83">
        <w:t>,</w:t>
      </w:r>
      <w:r w:rsidR="00E24EAE" w:rsidRPr="00EC6D5C">
        <w:t xml:space="preserve"> Scientific reports, 11</w:t>
      </w:r>
      <w:r w:rsidR="00E24EAE" w:rsidRPr="00EC6D5C">
        <w:rPr>
          <w:b/>
        </w:rPr>
        <w:t>,</w:t>
      </w:r>
      <w:r w:rsidR="00E24EAE" w:rsidRPr="00EC6D5C">
        <w:t xml:space="preserve"> 1-11.</w:t>
      </w:r>
    </w:p>
    <w:p w14:paraId="3B8AEB33" w14:textId="5354504D" w:rsidR="00E24EAE" w:rsidRPr="00EC6D5C" w:rsidRDefault="00BA50CD" w:rsidP="009922FB">
      <w:pPr>
        <w:pStyle w:val="CETReferencetext"/>
      </w:pPr>
      <w:r w:rsidRPr="00EC6D5C">
        <w:t>Feng L., Wu Z.</w:t>
      </w:r>
      <w:r>
        <w:t>,</w:t>
      </w:r>
      <w:r w:rsidRPr="00EC6D5C">
        <w:t xml:space="preserve"> Yu X</w:t>
      </w:r>
      <w:r>
        <w:t>,</w:t>
      </w:r>
      <w:r w:rsidRPr="00EC6D5C">
        <w:t xml:space="preserve"> 2013</w:t>
      </w:r>
      <w:r>
        <w:t>,</w:t>
      </w:r>
      <w:r w:rsidRPr="00EC6D5C">
        <w:t xml:space="preserve"> </w:t>
      </w:r>
      <w:r w:rsidR="00E24EAE" w:rsidRPr="00EC6D5C">
        <w:t>Quorum sensing in water and wastewater treatment biofilms</w:t>
      </w:r>
      <w:r w:rsidR="00361E83">
        <w:t>,</w:t>
      </w:r>
      <w:r w:rsidR="00E24EAE" w:rsidRPr="00EC6D5C">
        <w:t xml:space="preserve"> Journal of Environmental Biology, 34</w:t>
      </w:r>
      <w:r w:rsidR="00E24EAE" w:rsidRPr="00EC6D5C">
        <w:rPr>
          <w:b/>
        </w:rPr>
        <w:t>,</w:t>
      </w:r>
      <w:r w:rsidR="00E24EAE" w:rsidRPr="00EC6D5C">
        <w:t xml:space="preserve"> 437-444.</w:t>
      </w:r>
    </w:p>
    <w:p w14:paraId="20CC7115" w14:textId="5D7E5E55" w:rsidR="00E24EAE" w:rsidRPr="00EC6D5C" w:rsidRDefault="00BA50CD" w:rsidP="009922FB">
      <w:pPr>
        <w:pStyle w:val="CETReferencetext"/>
      </w:pPr>
      <w:proofErr w:type="spellStart"/>
      <w:r w:rsidRPr="00EC6D5C">
        <w:t>Flemming</w:t>
      </w:r>
      <w:proofErr w:type="spellEnd"/>
      <w:r w:rsidRPr="00EC6D5C">
        <w:t xml:space="preserve"> H.-C.</w:t>
      </w:r>
      <w:r>
        <w:t>,</w:t>
      </w:r>
      <w:r w:rsidRPr="00EC6D5C">
        <w:t xml:space="preserve"> </w:t>
      </w:r>
      <w:proofErr w:type="spellStart"/>
      <w:r w:rsidRPr="00EC6D5C">
        <w:t>Wingender</w:t>
      </w:r>
      <w:proofErr w:type="spellEnd"/>
      <w:r w:rsidRPr="00EC6D5C">
        <w:t xml:space="preserve"> J.</w:t>
      </w:r>
      <w:r>
        <w:t>,</w:t>
      </w:r>
      <w:r w:rsidRPr="00EC6D5C">
        <w:t xml:space="preserve"> 2010</w:t>
      </w:r>
      <w:r w:rsidR="00361E83">
        <w:t>,</w:t>
      </w:r>
      <w:r w:rsidR="00E24EAE" w:rsidRPr="00EC6D5C">
        <w:t xml:space="preserve"> The biofilm matrix</w:t>
      </w:r>
      <w:r w:rsidR="00361E83">
        <w:t>,</w:t>
      </w:r>
      <w:r w:rsidR="00E24EAE" w:rsidRPr="00EC6D5C">
        <w:t xml:space="preserve"> Nature reviews microbiology, 8</w:t>
      </w:r>
      <w:r w:rsidR="00E24EAE" w:rsidRPr="00EC6D5C">
        <w:rPr>
          <w:b/>
        </w:rPr>
        <w:t>,</w:t>
      </w:r>
      <w:r w:rsidR="00E24EAE" w:rsidRPr="00EC6D5C">
        <w:t xml:space="preserve"> 623-633.</w:t>
      </w:r>
    </w:p>
    <w:p w14:paraId="5116861E" w14:textId="56DF00E5" w:rsidR="00E24EAE" w:rsidRPr="00EC6D5C" w:rsidRDefault="00BA50CD" w:rsidP="009922FB">
      <w:pPr>
        <w:pStyle w:val="CETReferencetext"/>
      </w:pPr>
      <w:proofErr w:type="spellStart"/>
      <w:r w:rsidRPr="00EC6D5C">
        <w:t>Halan</w:t>
      </w:r>
      <w:proofErr w:type="spellEnd"/>
      <w:r w:rsidRPr="00EC6D5C">
        <w:t xml:space="preserve"> B., Buehler K.</w:t>
      </w:r>
      <w:r>
        <w:t>,</w:t>
      </w:r>
      <w:r w:rsidRPr="00EC6D5C">
        <w:t xml:space="preserve"> Schmid A</w:t>
      </w:r>
      <w:r>
        <w:t xml:space="preserve">., </w:t>
      </w:r>
      <w:r w:rsidR="00E24EAE" w:rsidRPr="00EC6D5C">
        <w:t>2012</w:t>
      </w:r>
      <w:r>
        <w:t>,</w:t>
      </w:r>
      <w:r w:rsidR="00E24EAE" w:rsidRPr="00EC6D5C">
        <w:t xml:space="preserve"> Biofilms as living catalysts in continuous chemical syntheses</w:t>
      </w:r>
      <w:r w:rsidR="007A301F">
        <w:t>,</w:t>
      </w:r>
      <w:r w:rsidR="00E24EAE" w:rsidRPr="00EC6D5C">
        <w:t xml:space="preserve"> Trends in Biotechnology, 30</w:t>
      </w:r>
      <w:r w:rsidR="00E24EAE" w:rsidRPr="00EC6D5C">
        <w:rPr>
          <w:b/>
        </w:rPr>
        <w:t>,</w:t>
      </w:r>
      <w:r w:rsidR="00E24EAE" w:rsidRPr="00EC6D5C">
        <w:t xml:space="preserve"> 453-465.</w:t>
      </w:r>
    </w:p>
    <w:p w14:paraId="2C4C0C84" w14:textId="550853CD" w:rsidR="00E24EAE" w:rsidRPr="00EC6D5C" w:rsidRDefault="00BA50CD" w:rsidP="009922FB">
      <w:pPr>
        <w:pStyle w:val="CETReferencetext"/>
      </w:pPr>
      <w:r w:rsidRPr="00EC6D5C">
        <w:t>Hall-</w:t>
      </w:r>
      <w:proofErr w:type="spellStart"/>
      <w:r w:rsidRPr="00EC6D5C">
        <w:t>Stoodley</w:t>
      </w:r>
      <w:proofErr w:type="spellEnd"/>
      <w:r w:rsidRPr="00EC6D5C">
        <w:t xml:space="preserve"> L., </w:t>
      </w:r>
      <w:proofErr w:type="spellStart"/>
      <w:r w:rsidRPr="00EC6D5C">
        <w:t>Costerton</w:t>
      </w:r>
      <w:proofErr w:type="spellEnd"/>
      <w:r w:rsidRPr="00EC6D5C">
        <w:t xml:space="preserve"> J. W.</w:t>
      </w:r>
      <w:r w:rsidR="00DB0F5C">
        <w:t>,</w:t>
      </w:r>
      <w:r w:rsidRPr="00EC6D5C">
        <w:t xml:space="preserve"> </w:t>
      </w:r>
      <w:proofErr w:type="spellStart"/>
      <w:r w:rsidRPr="00EC6D5C">
        <w:t>Stoodley</w:t>
      </w:r>
      <w:proofErr w:type="spellEnd"/>
      <w:r w:rsidRPr="00EC6D5C">
        <w:t xml:space="preserve"> P.</w:t>
      </w:r>
      <w:r w:rsidR="00DB0F5C">
        <w:t xml:space="preserve">, </w:t>
      </w:r>
      <w:r w:rsidR="00E24EAE" w:rsidRPr="00EC6D5C">
        <w:t>2004</w:t>
      </w:r>
      <w:r w:rsidR="00DB0F5C">
        <w:t>,</w:t>
      </w:r>
      <w:r w:rsidR="00E24EAE" w:rsidRPr="00EC6D5C">
        <w:t xml:space="preserve"> Bacterial biofilms: from the natural environment to infectious diseases</w:t>
      </w:r>
      <w:r w:rsidR="007A301F">
        <w:t>,</w:t>
      </w:r>
      <w:r w:rsidR="00E24EAE" w:rsidRPr="00EC6D5C">
        <w:t xml:space="preserve"> Nature reviews microbiology, 2</w:t>
      </w:r>
      <w:r w:rsidR="00E24EAE" w:rsidRPr="00EC6D5C">
        <w:rPr>
          <w:b/>
        </w:rPr>
        <w:t>,</w:t>
      </w:r>
      <w:r w:rsidR="00E24EAE" w:rsidRPr="00EC6D5C">
        <w:t xml:space="preserve"> 95-108.</w:t>
      </w:r>
    </w:p>
    <w:p w14:paraId="2C35A0AC" w14:textId="46BC8B7E" w:rsidR="00E24EAE" w:rsidRPr="00EC6D5C" w:rsidRDefault="00DB0F5C" w:rsidP="009922FB">
      <w:pPr>
        <w:pStyle w:val="CETReferencetext"/>
      </w:pPr>
      <w:r w:rsidRPr="00EC6D5C">
        <w:t>Hall-</w:t>
      </w:r>
      <w:proofErr w:type="spellStart"/>
      <w:r w:rsidRPr="00EC6D5C">
        <w:t>Stoodley</w:t>
      </w:r>
      <w:proofErr w:type="spellEnd"/>
      <w:r w:rsidRPr="00EC6D5C">
        <w:t xml:space="preserve"> L.</w:t>
      </w:r>
      <w:r>
        <w:t>,</w:t>
      </w:r>
      <w:r w:rsidRPr="00EC6D5C">
        <w:t xml:space="preserve"> </w:t>
      </w:r>
      <w:proofErr w:type="spellStart"/>
      <w:r w:rsidRPr="00EC6D5C">
        <w:t>Stoodley</w:t>
      </w:r>
      <w:proofErr w:type="spellEnd"/>
      <w:r w:rsidRPr="00EC6D5C">
        <w:t xml:space="preserve"> P</w:t>
      </w:r>
      <w:r w:rsidR="00E24EAE" w:rsidRPr="00EC6D5C">
        <w:t>.</w:t>
      </w:r>
      <w:r>
        <w:t>,</w:t>
      </w:r>
      <w:r w:rsidR="00E24EAE" w:rsidRPr="00EC6D5C">
        <w:t xml:space="preserve"> 2002</w:t>
      </w:r>
      <w:r>
        <w:t>,</w:t>
      </w:r>
      <w:r w:rsidR="00E24EAE" w:rsidRPr="00EC6D5C">
        <w:t xml:space="preserve"> Developmental regulation of microbial biofilms</w:t>
      </w:r>
      <w:r w:rsidR="007A301F">
        <w:t>,</w:t>
      </w:r>
      <w:r w:rsidR="00E24EAE" w:rsidRPr="00EC6D5C">
        <w:t xml:space="preserve"> Current opinion in biotechnology, 13</w:t>
      </w:r>
      <w:r w:rsidR="00E24EAE" w:rsidRPr="00EC6D5C">
        <w:rPr>
          <w:b/>
        </w:rPr>
        <w:t>,</w:t>
      </w:r>
      <w:r w:rsidR="00E24EAE" w:rsidRPr="00EC6D5C">
        <w:t xml:space="preserve"> 228-233.</w:t>
      </w:r>
    </w:p>
    <w:p w14:paraId="3DE3D06A" w14:textId="1F938E00" w:rsidR="00E24EAE" w:rsidRPr="00EC6D5C" w:rsidRDefault="00DB0F5C" w:rsidP="009922FB">
      <w:pPr>
        <w:pStyle w:val="CETReferencetext"/>
      </w:pPr>
      <w:r w:rsidRPr="00EC6D5C">
        <w:t>Kearns D. B.</w:t>
      </w:r>
      <w:r>
        <w:t>,</w:t>
      </w:r>
      <w:r w:rsidRPr="00EC6D5C">
        <w:t xml:space="preserve"> 2010</w:t>
      </w:r>
      <w:r>
        <w:t>,</w:t>
      </w:r>
      <w:r w:rsidRPr="00EC6D5C">
        <w:t xml:space="preserve"> </w:t>
      </w:r>
      <w:r w:rsidR="00E24EAE" w:rsidRPr="00EC6D5C">
        <w:t>A field guide to bacterial swarming motility</w:t>
      </w:r>
      <w:r w:rsidR="007A301F">
        <w:t>,</w:t>
      </w:r>
      <w:r w:rsidR="00E24EAE" w:rsidRPr="00EC6D5C">
        <w:t xml:space="preserve"> Nat Rev </w:t>
      </w:r>
      <w:proofErr w:type="spellStart"/>
      <w:r w:rsidR="00E24EAE" w:rsidRPr="00EC6D5C">
        <w:t>Microbiol</w:t>
      </w:r>
      <w:proofErr w:type="spellEnd"/>
      <w:r w:rsidR="00E24EAE" w:rsidRPr="00EC6D5C">
        <w:t>, 8</w:t>
      </w:r>
      <w:r w:rsidR="00E24EAE" w:rsidRPr="00EC6D5C">
        <w:rPr>
          <w:b/>
        </w:rPr>
        <w:t>,</w:t>
      </w:r>
      <w:r w:rsidR="00E24EAE" w:rsidRPr="00EC6D5C">
        <w:t xml:space="preserve"> 634-44.</w:t>
      </w:r>
    </w:p>
    <w:p w14:paraId="2F0C3916" w14:textId="7ECD95AD" w:rsidR="00E24EAE" w:rsidRPr="00EC6D5C" w:rsidRDefault="00DB0F5C" w:rsidP="009922FB">
      <w:pPr>
        <w:pStyle w:val="CETReferencetext"/>
      </w:pPr>
      <w:r w:rsidRPr="00EC6D5C">
        <w:t>Mattila</w:t>
      </w:r>
      <w:r w:rsidRPr="00EC6D5C">
        <w:rPr>
          <w:rFonts w:ascii="Cambria Math" w:hAnsi="Cambria Math" w:cs="Cambria Math"/>
        </w:rPr>
        <w:t>‐</w:t>
      </w:r>
      <w:proofErr w:type="spellStart"/>
      <w:r w:rsidRPr="00EC6D5C">
        <w:t>Sandholm</w:t>
      </w:r>
      <w:proofErr w:type="spellEnd"/>
      <w:r>
        <w:t xml:space="preserve"> </w:t>
      </w:r>
      <w:r w:rsidRPr="00EC6D5C">
        <w:t>T.</w:t>
      </w:r>
      <w:r>
        <w:t>,</w:t>
      </w:r>
      <w:r w:rsidRPr="00EC6D5C">
        <w:t xml:space="preserve"> </w:t>
      </w:r>
      <w:proofErr w:type="spellStart"/>
      <w:r w:rsidRPr="00EC6D5C">
        <w:t>Wirtanen</w:t>
      </w:r>
      <w:proofErr w:type="spellEnd"/>
      <w:r w:rsidRPr="00EC6D5C">
        <w:t xml:space="preserve"> G</w:t>
      </w:r>
      <w:r w:rsidR="00E24EAE" w:rsidRPr="00EC6D5C">
        <w:t>.</w:t>
      </w:r>
      <w:r>
        <w:t>,</w:t>
      </w:r>
      <w:r w:rsidR="00E24EAE" w:rsidRPr="00EC6D5C">
        <w:t xml:space="preserve"> 1992</w:t>
      </w:r>
      <w:r>
        <w:t>,</w:t>
      </w:r>
      <w:r w:rsidR="00E24EAE" w:rsidRPr="00EC6D5C">
        <w:t xml:space="preserve"> Biofilm formation in the industry: a review</w:t>
      </w:r>
      <w:r w:rsidR="007A301F">
        <w:t>,</w:t>
      </w:r>
      <w:r w:rsidR="00E24EAE" w:rsidRPr="00EC6D5C">
        <w:t xml:space="preserve"> Food reviews international, 8</w:t>
      </w:r>
      <w:r w:rsidR="00E24EAE" w:rsidRPr="00EC6D5C">
        <w:rPr>
          <w:b/>
        </w:rPr>
        <w:t>,</w:t>
      </w:r>
      <w:r w:rsidR="00E24EAE" w:rsidRPr="00EC6D5C">
        <w:t xml:space="preserve"> 573-603.</w:t>
      </w:r>
    </w:p>
    <w:p w14:paraId="22705137" w14:textId="42474966" w:rsidR="00E24EAE" w:rsidRPr="00EC6D5C" w:rsidRDefault="00DB0F5C" w:rsidP="009922FB">
      <w:pPr>
        <w:pStyle w:val="CETReferencetext"/>
        <w:rPr>
          <w:lang w:val="pt-BR"/>
        </w:rPr>
      </w:pPr>
      <w:r w:rsidRPr="00EC6D5C">
        <w:t>Miller M. B.</w:t>
      </w:r>
      <w:r>
        <w:t>,</w:t>
      </w:r>
      <w:r w:rsidRPr="00EC6D5C">
        <w:t xml:space="preserve"> </w:t>
      </w:r>
      <w:proofErr w:type="spellStart"/>
      <w:r w:rsidRPr="00EC6D5C">
        <w:t>Bassler</w:t>
      </w:r>
      <w:proofErr w:type="spellEnd"/>
      <w:r w:rsidRPr="00EC6D5C">
        <w:t xml:space="preserve"> B.</w:t>
      </w:r>
      <w:r w:rsidR="00E24EAE" w:rsidRPr="00EC6D5C">
        <w:t xml:space="preserve"> L.</w:t>
      </w:r>
      <w:r>
        <w:t>,</w:t>
      </w:r>
      <w:r w:rsidR="00E24EAE" w:rsidRPr="00EC6D5C">
        <w:t xml:space="preserve"> 2001</w:t>
      </w:r>
      <w:r>
        <w:t>,</w:t>
      </w:r>
      <w:r w:rsidR="00E24EAE" w:rsidRPr="00EC6D5C">
        <w:t xml:space="preserve"> Quorum sensing in bacteria</w:t>
      </w:r>
      <w:r w:rsidR="007A301F">
        <w:t>,</w:t>
      </w:r>
      <w:r w:rsidR="00E24EAE" w:rsidRPr="00EC6D5C">
        <w:t xml:space="preserve"> </w:t>
      </w:r>
      <w:r w:rsidR="00E24EAE" w:rsidRPr="00EC6D5C">
        <w:rPr>
          <w:lang w:val="pt-BR"/>
        </w:rPr>
        <w:t>Annual Reviews in Microbiology, 55</w:t>
      </w:r>
      <w:r w:rsidR="00E24EAE" w:rsidRPr="00EC6D5C">
        <w:rPr>
          <w:b/>
          <w:lang w:val="pt-BR"/>
        </w:rPr>
        <w:t>,</w:t>
      </w:r>
      <w:r w:rsidR="00E24EAE" w:rsidRPr="00EC6D5C">
        <w:rPr>
          <w:lang w:val="pt-BR"/>
        </w:rPr>
        <w:t xml:space="preserve"> 165-199.</w:t>
      </w:r>
    </w:p>
    <w:p w14:paraId="7702EC0E" w14:textId="12378A29" w:rsidR="00E24EAE" w:rsidRPr="00EC6D5C" w:rsidRDefault="00DB0F5C" w:rsidP="009922FB">
      <w:pPr>
        <w:pStyle w:val="CETReferencetext"/>
      </w:pPr>
      <w:r w:rsidRPr="00EC6D5C">
        <w:rPr>
          <w:lang w:val="pt-BR"/>
        </w:rPr>
        <w:t>Oliveira R., Melo L. F., Oliveira A.</w:t>
      </w:r>
      <w:r>
        <w:rPr>
          <w:lang w:val="pt-BR"/>
        </w:rPr>
        <w:t>,</w:t>
      </w:r>
      <w:r w:rsidRPr="00EC6D5C">
        <w:rPr>
          <w:lang w:val="pt-BR"/>
        </w:rPr>
        <w:t xml:space="preserve"> Salgueiro R</w:t>
      </w:r>
      <w:r w:rsidR="00E24EAE" w:rsidRPr="00EC6D5C">
        <w:rPr>
          <w:lang w:val="pt-BR"/>
        </w:rPr>
        <w:t>.</w:t>
      </w:r>
      <w:r>
        <w:rPr>
          <w:lang w:val="pt-BR"/>
        </w:rPr>
        <w:t>,</w:t>
      </w:r>
      <w:r w:rsidR="00E24EAE" w:rsidRPr="00EC6D5C">
        <w:rPr>
          <w:lang w:val="pt-BR"/>
        </w:rPr>
        <w:t xml:space="preserve"> 1994</w:t>
      </w:r>
      <w:r>
        <w:rPr>
          <w:lang w:val="pt-BR"/>
        </w:rPr>
        <w:t>,</w:t>
      </w:r>
      <w:r w:rsidR="00E24EAE" w:rsidRPr="00EC6D5C">
        <w:rPr>
          <w:lang w:val="pt-BR"/>
        </w:rPr>
        <w:t xml:space="preserve"> </w:t>
      </w:r>
      <w:r w:rsidR="00E24EAE" w:rsidRPr="00EC6D5C">
        <w:t>Polysaccharide production and biofilm formation by Pseudomonas fluorescens: effects of pH and surface material</w:t>
      </w:r>
      <w:r w:rsidR="007A301F">
        <w:t>, 2, 41-46.</w:t>
      </w:r>
    </w:p>
    <w:p w14:paraId="655D88EC" w14:textId="7FD49373" w:rsidR="00E24EAE" w:rsidRPr="00EC6D5C" w:rsidRDefault="00DB0F5C" w:rsidP="009922FB">
      <w:pPr>
        <w:pStyle w:val="CETReferencetext"/>
      </w:pPr>
      <w:proofErr w:type="spellStart"/>
      <w:r w:rsidRPr="00EC6D5C">
        <w:t>Persat</w:t>
      </w:r>
      <w:proofErr w:type="spellEnd"/>
      <w:r w:rsidRPr="00EC6D5C">
        <w:t xml:space="preserve"> A., </w:t>
      </w:r>
      <w:proofErr w:type="spellStart"/>
      <w:r w:rsidRPr="00EC6D5C">
        <w:t>Nadell</w:t>
      </w:r>
      <w:proofErr w:type="spellEnd"/>
      <w:r w:rsidRPr="00EC6D5C">
        <w:t xml:space="preserve"> C. D., Kim M. K., </w:t>
      </w:r>
      <w:proofErr w:type="spellStart"/>
      <w:r w:rsidRPr="00EC6D5C">
        <w:t>Ingremeau</w:t>
      </w:r>
      <w:proofErr w:type="spellEnd"/>
      <w:r w:rsidRPr="00EC6D5C">
        <w:t xml:space="preserve"> F., </w:t>
      </w:r>
      <w:proofErr w:type="spellStart"/>
      <w:r w:rsidRPr="00EC6D5C">
        <w:t>Siryaporn</w:t>
      </w:r>
      <w:proofErr w:type="spellEnd"/>
      <w:r w:rsidRPr="00EC6D5C">
        <w:t xml:space="preserve"> A., Drescher K., </w:t>
      </w:r>
      <w:proofErr w:type="spellStart"/>
      <w:r w:rsidRPr="00EC6D5C">
        <w:t>Wingreen</w:t>
      </w:r>
      <w:proofErr w:type="spellEnd"/>
      <w:r w:rsidRPr="00EC6D5C">
        <w:t xml:space="preserve"> N. S., </w:t>
      </w:r>
      <w:proofErr w:type="spellStart"/>
      <w:r w:rsidRPr="00EC6D5C">
        <w:t>Bassler</w:t>
      </w:r>
      <w:proofErr w:type="spellEnd"/>
      <w:r w:rsidRPr="00EC6D5C">
        <w:t xml:space="preserve"> B. L., </w:t>
      </w:r>
      <w:proofErr w:type="spellStart"/>
      <w:r w:rsidRPr="00EC6D5C">
        <w:t>Gitai</w:t>
      </w:r>
      <w:proofErr w:type="spellEnd"/>
      <w:r w:rsidRPr="00EC6D5C">
        <w:t xml:space="preserve"> Z.</w:t>
      </w:r>
      <w:r>
        <w:t>,</w:t>
      </w:r>
      <w:r w:rsidRPr="00EC6D5C">
        <w:t xml:space="preserve"> Stone H. A.</w:t>
      </w:r>
      <w:r>
        <w:t>,</w:t>
      </w:r>
      <w:r w:rsidRPr="00EC6D5C">
        <w:t xml:space="preserve"> 2015</w:t>
      </w:r>
      <w:r>
        <w:t>,</w:t>
      </w:r>
      <w:r w:rsidR="00E24EAE" w:rsidRPr="00EC6D5C">
        <w:t xml:space="preserve"> The mechanical world of bacteria</w:t>
      </w:r>
      <w:r w:rsidR="007A301F">
        <w:t>,</w:t>
      </w:r>
      <w:r w:rsidR="00E24EAE" w:rsidRPr="00EC6D5C">
        <w:t xml:space="preserve"> Cell, 161</w:t>
      </w:r>
      <w:r w:rsidR="00E24EAE" w:rsidRPr="00EC6D5C">
        <w:rPr>
          <w:b/>
        </w:rPr>
        <w:t>,</w:t>
      </w:r>
      <w:r w:rsidR="00E24EAE" w:rsidRPr="00EC6D5C">
        <w:t xml:space="preserve"> 988-997.</w:t>
      </w:r>
    </w:p>
    <w:p w14:paraId="40B6CFEB" w14:textId="3A3C8032" w:rsidR="00E24EAE" w:rsidRPr="00EC6D5C" w:rsidRDefault="00DB0F5C" w:rsidP="009922FB">
      <w:pPr>
        <w:pStyle w:val="CETReferencetext"/>
        <w:rPr>
          <w:lang w:val="pt-BR"/>
        </w:rPr>
      </w:pPr>
      <w:r w:rsidRPr="00EC6D5C">
        <w:t xml:space="preserve">Rajbir S., </w:t>
      </w:r>
      <w:proofErr w:type="spellStart"/>
      <w:r w:rsidRPr="00EC6D5C">
        <w:t>Debarati</w:t>
      </w:r>
      <w:proofErr w:type="spellEnd"/>
      <w:r w:rsidRPr="00EC6D5C">
        <w:t xml:space="preserve"> P.</w:t>
      </w:r>
      <w:r>
        <w:t>,</w:t>
      </w:r>
      <w:r w:rsidRPr="00EC6D5C">
        <w:t xml:space="preserve"> Rakesh K. J.</w:t>
      </w:r>
      <w:r>
        <w:t xml:space="preserve">, </w:t>
      </w:r>
      <w:r w:rsidR="00E24EAE" w:rsidRPr="00EC6D5C">
        <w:t>2006</w:t>
      </w:r>
      <w:r>
        <w:t>,</w:t>
      </w:r>
      <w:r w:rsidR="00F52993" w:rsidRPr="00F52993">
        <w:t xml:space="preserve"> </w:t>
      </w:r>
      <w:r w:rsidR="00F52993" w:rsidRPr="00F52993">
        <w:t>Biofilms: implications in bioremediation</w:t>
      </w:r>
      <w:r w:rsidR="00F52993">
        <w:t>,</w:t>
      </w:r>
      <w:r w:rsidR="00E24EAE" w:rsidRPr="00EC6D5C">
        <w:t xml:space="preserve"> </w:t>
      </w:r>
      <w:r w:rsidR="00E24EAE" w:rsidRPr="00EC6D5C">
        <w:rPr>
          <w:lang w:val="pt-BR"/>
        </w:rPr>
        <w:t>Trends Microbiol., 9</w:t>
      </w:r>
      <w:r w:rsidR="00E24EAE" w:rsidRPr="00EC6D5C">
        <w:rPr>
          <w:b/>
          <w:lang w:val="pt-BR"/>
        </w:rPr>
        <w:t>,</w:t>
      </w:r>
      <w:r w:rsidR="00E24EAE" w:rsidRPr="00EC6D5C">
        <w:rPr>
          <w:lang w:val="pt-BR"/>
        </w:rPr>
        <w:t xml:space="preserve"> 389-397.</w:t>
      </w:r>
    </w:p>
    <w:p w14:paraId="2373CF66" w14:textId="580A67FA" w:rsidR="00E24EAE" w:rsidRPr="00EC6D5C" w:rsidRDefault="00DB0F5C" w:rsidP="009922FB">
      <w:pPr>
        <w:pStyle w:val="CETReferencetext"/>
      </w:pPr>
      <w:r w:rsidRPr="00EC6D5C">
        <w:rPr>
          <w:lang w:val="pt-BR"/>
        </w:rPr>
        <w:t>Recupido F., Petala M., Caserta S., Kostoglou M., Guido S.</w:t>
      </w:r>
      <w:r>
        <w:rPr>
          <w:lang w:val="pt-BR"/>
        </w:rPr>
        <w:t>,</w:t>
      </w:r>
      <w:r w:rsidRPr="00EC6D5C">
        <w:rPr>
          <w:lang w:val="pt-BR"/>
        </w:rPr>
        <w:t xml:space="preserve"> Karapantsios T. D.</w:t>
      </w:r>
      <w:r>
        <w:rPr>
          <w:lang w:val="pt-BR"/>
        </w:rPr>
        <w:t>,</w:t>
      </w:r>
      <w:r w:rsidRPr="00EC6D5C">
        <w:rPr>
          <w:lang w:val="pt-BR"/>
        </w:rPr>
        <w:t xml:space="preserve"> 2021</w:t>
      </w:r>
      <w:r>
        <w:rPr>
          <w:lang w:val="pt-BR"/>
        </w:rPr>
        <w:t>,</w:t>
      </w:r>
      <w:r w:rsidR="00E24EAE" w:rsidRPr="00EC6D5C">
        <w:rPr>
          <w:lang w:val="pt-BR"/>
        </w:rPr>
        <w:t xml:space="preserve"> </w:t>
      </w:r>
      <w:r w:rsidR="00E24EAE" w:rsidRPr="00EC6D5C">
        <w:t>Wetting properties of dehydrated biofilms under different growth conditions</w:t>
      </w:r>
      <w:r w:rsidR="00F52993">
        <w:t>,</w:t>
      </w:r>
      <w:r w:rsidR="00E24EAE" w:rsidRPr="00EC6D5C">
        <w:t xml:space="preserve"> Colloids and Surfaces B: Biointerfaces</w:t>
      </w:r>
      <w:r w:rsidR="00E24EAE" w:rsidRPr="00EC6D5C">
        <w:rPr>
          <w:b/>
        </w:rPr>
        <w:t>,</w:t>
      </w:r>
      <w:r w:rsidR="00E24EAE" w:rsidRPr="00EC6D5C">
        <w:t xml:space="preserve"> 112245.</w:t>
      </w:r>
    </w:p>
    <w:p w14:paraId="4CDF203C" w14:textId="1BE4CFAC" w:rsidR="00E24EAE" w:rsidRPr="00EC6D5C" w:rsidRDefault="00361E83" w:rsidP="009922FB">
      <w:pPr>
        <w:pStyle w:val="CETReferencetext"/>
      </w:pPr>
      <w:r w:rsidRPr="00EC6D5C">
        <w:rPr>
          <w:lang w:val="pt-BR"/>
        </w:rPr>
        <w:t>Recupido F., Toscano G., Tatè R., Petala M., Caserta S., Karapantsios</w:t>
      </w:r>
      <w:r>
        <w:rPr>
          <w:lang w:val="pt-BR"/>
        </w:rPr>
        <w:t xml:space="preserve"> </w:t>
      </w:r>
      <w:r w:rsidRPr="00EC6D5C">
        <w:rPr>
          <w:lang w:val="pt-BR"/>
        </w:rPr>
        <w:t>T. D.</w:t>
      </w:r>
      <w:r>
        <w:rPr>
          <w:lang w:val="pt-BR"/>
        </w:rPr>
        <w:t>,</w:t>
      </w:r>
      <w:r w:rsidRPr="00EC6D5C">
        <w:rPr>
          <w:lang w:val="pt-BR"/>
        </w:rPr>
        <w:t xml:space="preserve"> Guid</w:t>
      </w:r>
      <w:r>
        <w:rPr>
          <w:lang w:val="pt-BR"/>
        </w:rPr>
        <w:t>o</w:t>
      </w:r>
      <w:r w:rsidRPr="00EC6D5C">
        <w:rPr>
          <w:lang w:val="pt-BR"/>
        </w:rPr>
        <w:t xml:space="preserve"> S</w:t>
      </w:r>
      <w:r w:rsidR="00E24EAE" w:rsidRPr="00EC6D5C">
        <w:rPr>
          <w:lang w:val="pt-BR"/>
        </w:rPr>
        <w:t>.</w:t>
      </w:r>
      <w:r>
        <w:rPr>
          <w:lang w:val="pt-BR"/>
        </w:rPr>
        <w:t>,</w:t>
      </w:r>
      <w:r w:rsidR="00E24EAE" w:rsidRPr="00EC6D5C">
        <w:rPr>
          <w:lang w:val="pt-BR"/>
        </w:rPr>
        <w:t xml:space="preserve"> 2020</w:t>
      </w:r>
      <w:r>
        <w:rPr>
          <w:lang w:val="pt-BR"/>
        </w:rPr>
        <w:t>,</w:t>
      </w:r>
      <w:r w:rsidR="00E24EAE" w:rsidRPr="00EC6D5C">
        <w:rPr>
          <w:lang w:val="pt-BR"/>
        </w:rPr>
        <w:t xml:space="preserve"> </w:t>
      </w:r>
      <w:r w:rsidR="00E24EAE" w:rsidRPr="00EC6D5C">
        <w:t>The role of flow in bacterial biofilm morphology and wetting properties</w:t>
      </w:r>
      <w:r w:rsidR="00F52993">
        <w:t>,</w:t>
      </w:r>
      <w:r w:rsidR="00E24EAE" w:rsidRPr="00EC6D5C">
        <w:t xml:space="preserve"> Colloids Surf B Biointerfaces, 192</w:t>
      </w:r>
      <w:r w:rsidR="00E24EAE" w:rsidRPr="00EC6D5C">
        <w:rPr>
          <w:b/>
        </w:rPr>
        <w:t>,</w:t>
      </w:r>
      <w:r w:rsidR="00E24EAE" w:rsidRPr="00EC6D5C">
        <w:t xml:space="preserve"> 111047.</w:t>
      </w:r>
    </w:p>
    <w:p w14:paraId="1069F5B6" w14:textId="748994CB" w:rsidR="00E24EAE" w:rsidRPr="00EC6D5C" w:rsidRDefault="00361E83" w:rsidP="009922FB">
      <w:pPr>
        <w:pStyle w:val="CETReferencetext"/>
      </w:pPr>
      <w:proofErr w:type="spellStart"/>
      <w:r w:rsidRPr="00361E83">
        <w:t>Salek</w:t>
      </w:r>
      <w:proofErr w:type="spellEnd"/>
      <w:r w:rsidRPr="00361E83">
        <w:t xml:space="preserve"> M. M., Jones S. M.</w:t>
      </w:r>
      <w:r>
        <w:t>,</w:t>
      </w:r>
      <w:r w:rsidRPr="00361E83">
        <w:t xml:space="preserve"> </w:t>
      </w:r>
      <w:proofErr w:type="spellStart"/>
      <w:r w:rsidRPr="00361E83">
        <w:t>Martinuzzi</w:t>
      </w:r>
      <w:proofErr w:type="spellEnd"/>
      <w:r w:rsidRPr="00361E83">
        <w:t xml:space="preserve"> R. J.</w:t>
      </w:r>
      <w:r>
        <w:t>,</w:t>
      </w:r>
      <w:r w:rsidR="00E24EAE" w:rsidRPr="00EC6D5C">
        <w:t xml:space="preserve"> 2009</w:t>
      </w:r>
      <w:r>
        <w:t>,</w:t>
      </w:r>
      <w:r w:rsidR="00E24EAE" w:rsidRPr="00EC6D5C">
        <w:t xml:space="preserve"> The influence of flow cell geometry related shear stresses on the distribution, </w:t>
      </w:r>
      <w:proofErr w:type="gramStart"/>
      <w:r w:rsidR="00E24EAE" w:rsidRPr="00EC6D5C">
        <w:t>structure</w:t>
      </w:r>
      <w:proofErr w:type="gramEnd"/>
      <w:r w:rsidR="00E24EAE" w:rsidRPr="00EC6D5C">
        <w:t xml:space="preserve"> and susceptibility of Pseudomonas aeruginosa 01 biofilms</w:t>
      </w:r>
      <w:r w:rsidR="00F52993">
        <w:t>,</w:t>
      </w:r>
      <w:r w:rsidR="00E24EAE" w:rsidRPr="00EC6D5C">
        <w:t xml:space="preserve"> Biofouling, 25</w:t>
      </w:r>
      <w:r w:rsidR="00E24EAE" w:rsidRPr="00EC6D5C">
        <w:rPr>
          <w:b/>
        </w:rPr>
        <w:t>,</w:t>
      </w:r>
      <w:r w:rsidR="00E24EAE" w:rsidRPr="00EC6D5C">
        <w:t xml:space="preserve"> 711-725.</w:t>
      </w:r>
    </w:p>
    <w:p w14:paraId="66648763" w14:textId="5D064FCB" w:rsidR="00E24EAE" w:rsidRPr="00EC6D5C" w:rsidRDefault="00361E83" w:rsidP="009922FB">
      <w:pPr>
        <w:pStyle w:val="CETReferencetext"/>
      </w:pPr>
      <w:proofErr w:type="spellStart"/>
      <w:r w:rsidRPr="00EC6D5C">
        <w:t>Stoodley</w:t>
      </w:r>
      <w:proofErr w:type="spellEnd"/>
      <w:r w:rsidRPr="00EC6D5C">
        <w:t xml:space="preserve"> P., Lewandowski Z., Boyle J. D.</w:t>
      </w:r>
      <w:r>
        <w:t>,</w:t>
      </w:r>
      <w:r w:rsidRPr="00EC6D5C">
        <w:t xml:space="preserve"> Lappin</w:t>
      </w:r>
      <w:r w:rsidRPr="00EC6D5C">
        <w:rPr>
          <w:rFonts w:ascii="Cambria Math" w:hAnsi="Cambria Math" w:cs="Cambria Math"/>
        </w:rPr>
        <w:t>‐</w:t>
      </w:r>
      <w:r w:rsidRPr="00EC6D5C">
        <w:t>Scott H. M.</w:t>
      </w:r>
      <w:r>
        <w:t>,</w:t>
      </w:r>
      <w:r w:rsidR="00E24EAE" w:rsidRPr="00EC6D5C">
        <w:t xml:space="preserve"> 1999</w:t>
      </w:r>
      <w:r>
        <w:t>,</w:t>
      </w:r>
      <w:r w:rsidR="00E24EAE" w:rsidRPr="00EC6D5C">
        <w:t xml:space="preserve"> Structural deformation of bacterial biofilms caused by short</w:t>
      </w:r>
      <w:r w:rsidR="00E24EAE" w:rsidRPr="00EC6D5C">
        <w:rPr>
          <w:rFonts w:ascii="Cambria Math" w:hAnsi="Cambria Math" w:cs="Cambria Math"/>
        </w:rPr>
        <w:t>‐</w:t>
      </w:r>
      <w:r w:rsidR="00E24EAE" w:rsidRPr="00EC6D5C">
        <w:t xml:space="preserve">term fluctuations in fluid shear: An </w:t>
      </w:r>
      <w:proofErr w:type="gramStart"/>
      <w:r w:rsidR="00E24EAE" w:rsidRPr="00EC6D5C">
        <w:t>in situ</w:t>
      </w:r>
      <w:proofErr w:type="gramEnd"/>
      <w:r w:rsidR="00E24EAE" w:rsidRPr="00EC6D5C">
        <w:t xml:space="preserve"> investigation of biofilm rheology</w:t>
      </w:r>
      <w:r>
        <w:t>,</w:t>
      </w:r>
      <w:r w:rsidR="00E24EAE" w:rsidRPr="00EC6D5C">
        <w:t xml:space="preserve"> Biotechnology and bioengineering, 65</w:t>
      </w:r>
      <w:r w:rsidR="00E24EAE" w:rsidRPr="00EC6D5C">
        <w:rPr>
          <w:b/>
        </w:rPr>
        <w:t>,</w:t>
      </w:r>
      <w:r w:rsidR="00E24EAE" w:rsidRPr="00EC6D5C">
        <w:t xml:space="preserve"> 83-92.</w:t>
      </w:r>
    </w:p>
    <w:p w14:paraId="682EA717" w14:textId="7D7D1458" w:rsidR="00E24EAE" w:rsidRPr="00EC6D5C" w:rsidRDefault="00361E83" w:rsidP="009922FB">
      <w:pPr>
        <w:pStyle w:val="CETReferencetext"/>
      </w:pPr>
      <w:r w:rsidRPr="00EC6D5C">
        <w:t>Wang Z.-W.</w:t>
      </w:r>
      <w:r>
        <w:t>,</w:t>
      </w:r>
      <w:r w:rsidRPr="00EC6D5C">
        <w:t xml:space="preserve"> Chen S.</w:t>
      </w:r>
      <w:r>
        <w:t>,</w:t>
      </w:r>
      <w:r w:rsidR="00E24EAE" w:rsidRPr="00EC6D5C">
        <w:t xml:space="preserve"> 2009</w:t>
      </w:r>
      <w:r>
        <w:t>,</w:t>
      </w:r>
      <w:r w:rsidR="00E24EAE" w:rsidRPr="00EC6D5C">
        <w:t xml:space="preserve"> Potential of biofilm-based biofuel production</w:t>
      </w:r>
      <w:r>
        <w:t>,</w:t>
      </w:r>
      <w:r w:rsidR="00E24EAE" w:rsidRPr="00EC6D5C">
        <w:t xml:space="preserve"> Applied microbiology and biotechnology, 83</w:t>
      </w:r>
      <w:r w:rsidR="00E24EAE" w:rsidRPr="00EC6D5C">
        <w:rPr>
          <w:b/>
        </w:rPr>
        <w:t>,</w:t>
      </w:r>
      <w:r w:rsidR="00E24EAE" w:rsidRPr="00EC6D5C">
        <w:t xml:space="preserve"> 1-18.</w:t>
      </w:r>
    </w:p>
    <w:p w14:paraId="73D20D1A" w14:textId="25467DDE" w:rsidR="00E24EAE" w:rsidRPr="00EC6D5C" w:rsidRDefault="00361E83" w:rsidP="009922FB">
      <w:pPr>
        <w:pStyle w:val="CETReferencetext"/>
      </w:pPr>
      <w:r w:rsidRPr="00EC6D5C">
        <w:t xml:space="preserve">Wu P.-H., </w:t>
      </w:r>
      <w:proofErr w:type="spellStart"/>
      <w:r w:rsidRPr="00EC6D5C">
        <w:t>Giri</w:t>
      </w:r>
      <w:proofErr w:type="spellEnd"/>
      <w:r w:rsidRPr="00EC6D5C">
        <w:t xml:space="preserve"> A.</w:t>
      </w:r>
      <w:r>
        <w:t>,</w:t>
      </w:r>
      <w:r w:rsidRPr="00EC6D5C">
        <w:t xml:space="preserve"> Wirtz D</w:t>
      </w:r>
      <w:r>
        <w:t>,</w:t>
      </w:r>
      <w:r w:rsidRPr="00EC6D5C">
        <w:t xml:space="preserve"> </w:t>
      </w:r>
      <w:r w:rsidR="00E24EAE" w:rsidRPr="00EC6D5C">
        <w:t>2015</w:t>
      </w:r>
      <w:r>
        <w:t>,</w:t>
      </w:r>
      <w:r w:rsidR="00E24EAE" w:rsidRPr="00EC6D5C">
        <w:t xml:space="preserve"> Statistical analysis of cell migration in 3D using the anisotropic persistent random walk model</w:t>
      </w:r>
      <w:r>
        <w:t>,</w:t>
      </w:r>
      <w:r w:rsidR="00E24EAE" w:rsidRPr="00EC6D5C">
        <w:t xml:space="preserve"> Nature protocols, 10</w:t>
      </w:r>
      <w:r w:rsidR="00E24EAE" w:rsidRPr="00EC6D5C">
        <w:rPr>
          <w:b/>
        </w:rPr>
        <w:t>,</w:t>
      </w:r>
      <w:r w:rsidR="00E24EAE" w:rsidRPr="00EC6D5C">
        <w:t xml:space="preserve"> 517-527.</w:t>
      </w:r>
    </w:p>
    <w:p w14:paraId="129846E9" w14:textId="155E370B" w:rsidR="00520A6D" w:rsidRPr="00520A6D" w:rsidRDefault="00550D0C" w:rsidP="009922FB">
      <w:pPr>
        <w:pStyle w:val="CETReferencetext"/>
      </w:pPr>
      <w:r w:rsidRPr="00EC6D5C">
        <w:fldChar w:fldCharType="end"/>
      </w:r>
    </w:p>
    <w:sectPr w:rsidR="00520A6D" w:rsidRPr="00520A6D"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67F53" w14:textId="77777777" w:rsidR="007B54C4" w:rsidRDefault="007B54C4" w:rsidP="004F5E36">
      <w:r>
        <w:separator/>
      </w:r>
    </w:p>
  </w:endnote>
  <w:endnote w:type="continuationSeparator" w:id="0">
    <w:p w14:paraId="44F0AF14" w14:textId="77777777" w:rsidR="007B54C4" w:rsidRDefault="007B54C4" w:rsidP="004F5E36">
      <w:r>
        <w:continuationSeparator/>
      </w:r>
    </w:p>
  </w:endnote>
  <w:endnote w:type="continuationNotice" w:id="1">
    <w:p w14:paraId="2D63176A" w14:textId="77777777" w:rsidR="007B54C4" w:rsidRDefault="007B54C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C5A37A" w14:textId="77777777" w:rsidR="007B54C4" w:rsidRDefault="007B54C4" w:rsidP="004F5E36">
      <w:r>
        <w:separator/>
      </w:r>
    </w:p>
  </w:footnote>
  <w:footnote w:type="continuationSeparator" w:id="0">
    <w:p w14:paraId="505A1DEE" w14:textId="77777777" w:rsidR="007B54C4" w:rsidRDefault="007B54C4" w:rsidP="004F5E36">
      <w:r>
        <w:continuationSeparator/>
      </w:r>
    </w:p>
  </w:footnote>
  <w:footnote w:type="continuationNotice" w:id="1">
    <w:p w14:paraId="71DE849B" w14:textId="77777777" w:rsidR="007B54C4" w:rsidRDefault="007B54C4">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7F402F7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E414A"/>
    <w:rsid w:val="000007C7"/>
    <w:rsid w:val="000027C0"/>
    <w:rsid w:val="00004EB5"/>
    <w:rsid w:val="000052FB"/>
    <w:rsid w:val="000057F1"/>
    <w:rsid w:val="00010BEF"/>
    <w:rsid w:val="0001174F"/>
    <w:rsid w:val="000117CB"/>
    <w:rsid w:val="00011D04"/>
    <w:rsid w:val="00012D62"/>
    <w:rsid w:val="00013023"/>
    <w:rsid w:val="00015D67"/>
    <w:rsid w:val="000165F3"/>
    <w:rsid w:val="00017B8E"/>
    <w:rsid w:val="00020359"/>
    <w:rsid w:val="0003148D"/>
    <w:rsid w:val="00031EEC"/>
    <w:rsid w:val="000326CE"/>
    <w:rsid w:val="000344E2"/>
    <w:rsid w:val="000370E8"/>
    <w:rsid w:val="000377AA"/>
    <w:rsid w:val="00042A9A"/>
    <w:rsid w:val="00046681"/>
    <w:rsid w:val="00046D4B"/>
    <w:rsid w:val="000474EA"/>
    <w:rsid w:val="00050374"/>
    <w:rsid w:val="00051566"/>
    <w:rsid w:val="00053E37"/>
    <w:rsid w:val="00054C22"/>
    <w:rsid w:val="0005655D"/>
    <w:rsid w:val="000574F8"/>
    <w:rsid w:val="00061087"/>
    <w:rsid w:val="00062A9A"/>
    <w:rsid w:val="00063149"/>
    <w:rsid w:val="00065058"/>
    <w:rsid w:val="0007048F"/>
    <w:rsid w:val="00070A2E"/>
    <w:rsid w:val="00070F1B"/>
    <w:rsid w:val="0007143D"/>
    <w:rsid w:val="000728CE"/>
    <w:rsid w:val="0007322A"/>
    <w:rsid w:val="000742E8"/>
    <w:rsid w:val="00075631"/>
    <w:rsid w:val="00077E9F"/>
    <w:rsid w:val="00080310"/>
    <w:rsid w:val="00082882"/>
    <w:rsid w:val="000845DB"/>
    <w:rsid w:val="00086C39"/>
    <w:rsid w:val="00090902"/>
    <w:rsid w:val="00096927"/>
    <w:rsid w:val="000A03B2"/>
    <w:rsid w:val="000A183D"/>
    <w:rsid w:val="000A3267"/>
    <w:rsid w:val="000A4019"/>
    <w:rsid w:val="000B5778"/>
    <w:rsid w:val="000B5810"/>
    <w:rsid w:val="000C027E"/>
    <w:rsid w:val="000C1F46"/>
    <w:rsid w:val="000C2198"/>
    <w:rsid w:val="000C5430"/>
    <w:rsid w:val="000C7CF5"/>
    <w:rsid w:val="000D0268"/>
    <w:rsid w:val="000D1CC8"/>
    <w:rsid w:val="000D34BE"/>
    <w:rsid w:val="000D35AC"/>
    <w:rsid w:val="000D7335"/>
    <w:rsid w:val="000E102F"/>
    <w:rsid w:val="000E1D73"/>
    <w:rsid w:val="000E2D5D"/>
    <w:rsid w:val="000E2F16"/>
    <w:rsid w:val="000E324F"/>
    <w:rsid w:val="000E36F1"/>
    <w:rsid w:val="000E3A73"/>
    <w:rsid w:val="000E414A"/>
    <w:rsid w:val="000E70F1"/>
    <w:rsid w:val="000F074C"/>
    <w:rsid w:val="000F093C"/>
    <w:rsid w:val="000F3617"/>
    <w:rsid w:val="000F4FCE"/>
    <w:rsid w:val="000F6DA3"/>
    <w:rsid w:val="000F787B"/>
    <w:rsid w:val="00101A6D"/>
    <w:rsid w:val="00101C34"/>
    <w:rsid w:val="001023F4"/>
    <w:rsid w:val="00105590"/>
    <w:rsid w:val="0010565E"/>
    <w:rsid w:val="00106FB2"/>
    <w:rsid w:val="00110C4A"/>
    <w:rsid w:val="00110E13"/>
    <w:rsid w:val="00110EBE"/>
    <w:rsid w:val="00111251"/>
    <w:rsid w:val="0011134C"/>
    <w:rsid w:val="001125F6"/>
    <w:rsid w:val="001150E8"/>
    <w:rsid w:val="0012091F"/>
    <w:rsid w:val="00123D38"/>
    <w:rsid w:val="00126BC2"/>
    <w:rsid w:val="001305B7"/>
    <w:rsid w:val="001308B6"/>
    <w:rsid w:val="00131060"/>
    <w:rsid w:val="0013121F"/>
    <w:rsid w:val="00131FE6"/>
    <w:rsid w:val="0013263F"/>
    <w:rsid w:val="001331DF"/>
    <w:rsid w:val="001334A8"/>
    <w:rsid w:val="00133711"/>
    <w:rsid w:val="00134287"/>
    <w:rsid w:val="00134DE4"/>
    <w:rsid w:val="0013559C"/>
    <w:rsid w:val="00137234"/>
    <w:rsid w:val="0014034D"/>
    <w:rsid w:val="00141168"/>
    <w:rsid w:val="00141C86"/>
    <w:rsid w:val="00144C55"/>
    <w:rsid w:val="00144D16"/>
    <w:rsid w:val="0015069D"/>
    <w:rsid w:val="00150E59"/>
    <w:rsid w:val="0015269A"/>
    <w:rsid w:val="00152A52"/>
    <w:rsid w:val="00152DE3"/>
    <w:rsid w:val="001538A6"/>
    <w:rsid w:val="00154AC3"/>
    <w:rsid w:val="0016050C"/>
    <w:rsid w:val="00160C86"/>
    <w:rsid w:val="0016124A"/>
    <w:rsid w:val="00163423"/>
    <w:rsid w:val="00163B41"/>
    <w:rsid w:val="001645C0"/>
    <w:rsid w:val="00164CF9"/>
    <w:rsid w:val="00165318"/>
    <w:rsid w:val="001667A6"/>
    <w:rsid w:val="0017013B"/>
    <w:rsid w:val="00177CEE"/>
    <w:rsid w:val="00177E44"/>
    <w:rsid w:val="00183956"/>
    <w:rsid w:val="00184AD6"/>
    <w:rsid w:val="00185789"/>
    <w:rsid w:val="00190921"/>
    <w:rsid w:val="00190E98"/>
    <w:rsid w:val="00191A67"/>
    <w:rsid w:val="001A1A53"/>
    <w:rsid w:val="001A269B"/>
    <w:rsid w:val="001A4AF7"/>
    <w:rsid w:val="001A517B"/>
    <w:rsid w:val="001A6944"/>
    <w:rsid w:val="001B0349"/>
    <w:rsid w:val="001B1E93"/>
    <w:rsid w:val="001B33ED"/>
    <w:rsid w:val="001B3587"/>
    <w:rsid w:val="001B65C1"/>
    <w:rsid w:val="001B68F2"/>
    <w:rsid w:val="001B6FB6"/>
    <w:rsid w:val="001C2401"/>
    <w:rsid w:val="001C37BB"/>
    <w:rsid w:val="001C3AE1"/>
    <w:rsid w:val="001C5EC8"/>
    <w:rsid w:val="001C684B"/>
    <w:rsid w:val="001D0CFB"/>
    <w:rsid w:val="001D0F11"/>
    <w:rsid w:val="001D112F"/>
    <w:rsid w:val="001D21AF"/>
    <w:rsid w:val="001D2F4B"/>
    <w:rsid w:val="001D53C4"/>
    <w:rsid w:val="001D53FC"/>
    <w:rsid w:val="001D5503"/>
    <w:rsid w:val="001D5DF1"/>
    <w:rsid w:val="001D6193"/>
    <w:rsid w:val="001D68F9"/>
    <w:rsid w:val="001E1625"/>
    <w:rsid w:val="001E32C9"/>
    <w:rsid w:val="001E4E87"/>
    <w:rsid w:val="001E54D6"/>
    <w:rsid w:val="001E67A2"/>
    <w:rsid w:val="001F0A05"/>
    <w:rsid w:val="001F121F"/>
    <w:rsid w:val="001F2061"/>
    <w:rsid w:val="001F2EDB"/>
    <w:rsid w:val="001F3781"/>
    <w:rsid w:val="001F42A5"/>
    <w:rsid w:val="001F6F2A"/>
    <w:rsid w:val="001F6FA2"/>
    <w:rsid w:val="001F7B9D"/>
    <w:rsid w:val="00200507"/>
    <w:rsid w:val="00201C93"/>
    <w:rsid w:val="002043AE"/>
    <w:rsid w:val="00204C01"/>
    <w:rsid w:val="00205208"/>
    <w:rsid w:val="002079B5"/>
    <w:rsid w:val="00210051"/>
    <w:rsid w:val="002131F9"/>
    <w:rsid w:val="00214659"/>
    <w:rsid w:val="0021496F"/>
    <w:rsid w:val="00216D8C"/>
    <w:rsid w:val="00216E15"/>
    <w:rsid w:val="00220EFF"/>
    <w:rsid w:val="00221035"/>
    <w:rsid w:val="00221A44"/>
    <w:rsid w:val="00221E8C"/>
    <w:rsid w:val="002224B4"/>
    <w:rsid w:val="0022447C"/>
    <w:rsid w:val="00224E3F"/>
    <w:rsid w:val="0022706B"/>
    <w:rsid w:val="00227679"/>
    <w:rsid w:val="002347AF"/>
    <w:rsid w:val="00234DB8"/>
    <w:rsid w:val="00234DF4"/>
    <w:rsid w:val="00236E95"/>
    <w:rsid w:val="00237763"/>
    <w:rsid w:val="0024065E"/>
    <w:rsid w:val="00242527"/>
    <w:rsid w:val="00242A3F"/>
    <w:rsid w:val="002447EF"/>
    <w:rsid w:val="0024589F"/>
    <w:rsid w:val="002460EE"/>
    <w:rsid w:val="0024636B"/>
    <w:rsid w:val="00251550"/>
    <w:rsid w:val="00252C27"/>
    <w:rsid w:val="00254AA3"/>
    <w:rsid w:val="00255011"/>
    <w:rsid w:val="00257A38"/>
    <w:rsid w:val="00263B05"/>
    <w:rsid w:val="0027221A"/>
    <w:rsid w:val="0027496E"/>
    <w:rsid w:val="00275B61"/>
    <w:rsid w:val="00280FAF"/>
    <w:rsid w:val="00282656"/>
    <w:rsid w:val="002916CB"/>
    <w:rsid w:val="002957F0"/>
    <w:rsid w:val="00296B83"/>
    <w:rsid w:val="002A0040"/>
    <w:rsid w:val="002A3E2A"/>
    <w:rsid w:val="002A43F8"/>
    <w:rsid w:val="002A7B06"/>
    <w:rsid w:val="002B3D09"/>
    <w:rsid w:val="002B4015"/>
    <w:rsid w:val="002B496C"/>
    <w:rsid w:val="002B639C"/>
    <w:rsid w:val="002B6FBF"/>
    <w:rsid w:val="002B78CE"/>
    <w:rsid w:val="002C0E08"/>
    <w:rsid w:val="002C261E"/>
    <w:rsid w:val="002C2E9B"/>
    <w:rsid w:val="002C2FB6"/>
    <w:rsid w:val="002C41E1"/>
    <w:rsid w:val="002C4ED4"/>
    <w:rsid w:val="002C4F9C"/>
    <w:rsid w:val="002C51BA"/>
    <w:rsid w:val="002C645F"/>
    <w:rsid w:val="002E102E"/>
    <w:rsid w:val="002E1C8C"/>
    <w:rsid w:val="002E1E3B"/>
    <w:rsid w:val="002E1E48"/>
    <w:rsid w:val="002E2689"/>
    <w:rsid w:val="002E413B"/>
    <w:rsid w:val="002E4AB5"/>
    <w:rsid w:val="002E4F2E"/>
    <w:rsid w:val="002E5FA7"/>
    <w:rsid w:val="002F3309"/>
    <w:rsid w:val="002F3DB5"/>
    <w:rsid w:val="002F61A7"/>
    <w:rsid w:val="003008CE"/>
    <w:rsid w:val="003009B7"/>
    <w:rsid w:val="00300E56"/>
    <w:rsid w:val="00304449"/>
    <w:rsid w:val="00304456"/>
    <w:rsid w:val="0030469C"/>
    <w:rsid w:val="003051CC"/>
    <w:rsid w:val="00305CB1"/>
    <w:rsid w:val="00306FBE"/>
    <w:rsid w:val="003073C2"/>
    <w:rsid w:val="00310BB0"/>
    <w:rsid w:val="003124CD"/>
    <w:rsid w:val="00313109"/>
    <w:rsid w:val="0031333E"/>
    <w:rsid w:val="0031488C"/>
    <w:rsid w:val="00316D8C"/>
    <w:rsid w:val="003214EC"/>
    <w:rsid w:val="00321CA6"/>
    <w:rsid w:val="00323763"/>
    <w:rsid w:val="00326A86"/>
    <w:rsid w:val="0032734D"/>
    <w:rsid w:val="00330753"/>
    <w:rsid w:val="00332571"/>
    <w:rsid w:val="00332BB9"/>
    <w:rsid w:val="00332D58"/>
    <w:rsid w:val="00334C09"/>
    <w:rsid w:val="003379A9"/>
    <w:rsid w:val="00337DA6"/>
    <w:rsid w:val="00340D6F"/>
    <w:rsid w:val="00346087"/>
    <w:rsid w:val="003501DF"/>
    <w:rsid w:val="003511E6"/>
    <w:rsid w:val="003521B6"/>
    <w:rsid w:val="00352936"/>
    <w:rsid w:val="00353390"/>
    <w:rsid w:val="00353504"/>
    <w:rsid w:val="003550C7"/>
    <w:rsid w:val="003605CD"/>
    <w:rsid w:val="00360D34"/>
    <w:rsid w:val="003617E1"/>
    <w:rsid w:val="00361E83"/>
    <w:rsid w:val="0036331C"/>
    <w:rsid w:val="003703C3"/>
    <w:rsid w:val="0037198B"/>
    <w:rsid w:val="003723D4"/>
    <w:rsid w:val="0037255B"/>
    <w:rsid w:val="00381905"/>
    <w:rsid w:val="00384CC8"/>
    <w:rsid w:val="003871FD"/>
    <w:rsid w:val="00387A52"/>
    <w:rsid w:val="00387D9F"/>
    <w:rsid w:val="003920E4"/>
    <w:rsid w:val="0039373E"/>
    <w:rsid w:val="00393C59"/>
    <w:rsid w:val="00393ECF"/>
    <w:rsid w:val="003946AD"/>
    <w:rsid w:val="00397FBD"/>
    <w:rsid w:val="003A113A"/>
    <w:rsid w:val="003A1E30"/>
    <w:rsid w:val="003A23C0"/>
    <w:rsid w:val="003A2829"/>
    <w:rsid w:val="003A369B"/>
    <w:rsid w:val="003A7D1C"/>
    <w:rsid w:val="003B11A2"/>
    <w:rsid w:val="003B2D00"/>
    <w:rsid w:val="003B304B"/>
    <w:rsid w:val="003B3146"/>
    <w:rsid w:val="003B3CE9"/>
    <w:rsid w:val="003B784C"/>
    <w:rsid w:val="003B7B0C"/>
    <w:rsid w:val="003B7FB7"/>
    <w:rsid w:val="003C05B2"/>
    <w:rsid w:val="003C2965"/>
    <w:rsid w:val="003C2ADB"/>
    <w:rsid w:val="003C6389"/>
    <w:rsid w:val="003C71FE"/>
    <w:rsid w:val="003C742B"/>
    <w:rsid w:val="003D2399"/>
    <w:rsid w:val="003D343C"/>
    <w:rsid w:val="003D4719"/>
    <w:rsid w:val="003D4825"/>
    <w:rsid w:val="003D5E49"/>
    <w:rsid w:val="003D65D7"/>
    <w:rsid w:val="003D6DC6"/>
    <w:rsid w:val="003D7B4A"/>
    <w:rsid w:val="003E2142"/>
    <w:rsid w:val="003E4172"/>
    <w:rsid w:val="003E421B"/>
    <w:rsid w:val="003E5530"/>
    <w:rsid w:val="003E632D"/>
    <w:rsid w:val="003E6A32"/>
    <w:rsid w:val="003E6D2B"/>
    <w:rsid w:val="003E77EF"/>
    <w:rsid w:val="003E7AD8"/>
    <w:rsid w:val="003E7C8B"/>
    <w:rsid w:val="003F015E"/>
    <w:rsid w:val="003F12C5"/>
    <w:rsid w:val="003F170E"/>
    <w:rsid w:val="003F2FE9"/>
    <w:rsid w:val="003F4263"/>
    <w:rsid w:val="003F604D"/>
    <w:rsid w:val="003F6F06"/>
    <w:rsid w:val="003F7403"/>
    <w:rsid w:val="003F7F9C"/>
    <w:rsid w:val="00400414"/>
    <w:rsid w:val="00403D1E"/>
    <w:rsid w:val="004065D7"/>
    <w:rsid w:val="00410033"/>
    <w:rsid w:val="004107CA"/>
    <w:rsid w:val="0041306F"/>
    <w:rsid w:val="0041311C"/>
    <w:rsid w:val="00413399"/>
    <w:rsid w:val="00413AD2"/>
    <w:rsid w:val="0041446B"/>
    <w:rsid w:val="004173C7"/>
    <w:rsid w:val="00422A41"/>
    <w:rsid w:val="00422F15"/>
    <w:rsid w:val="004252E7"/>
    <w:rsid w:val="0043195E"/>
    <w:rsid w:val="0043494B"/>
    <w:rsid w:val="00436BCA"/>
    <w:rsid w:val="00440282"/>
    <w:rsid w:val="0044071E"/>
    <w:rsid w:val="0044321F"/>
    <w:rsid w:val="0044329C"/>
    <w:rsid w:val="00444868"/>
    <w:rsid w:val="004475F7"/>
    <w:rsid w:val="00447CCD"/>
    <w:rsid w:val="00450236"/>
    <w:rsid w:val="004507BF"/>
    <w:rsid w:val="004510DB"/>
    <w:rsid w:val="00452AC0"/>
    <w:rsid w:val="004539EB"/>
    <w:rsid w:val="00453E24"/>
    <w:rsid w:val="00455216"/>
    <w:rsid w:val="00455FFE"/>
    <w:rsid w:val="00457456"/>
    <w:rsid w:val="004577FE"/>
    <w:rsid w:val="00457B9C"/>
    <w:rsid w:val="0046126E"/>
    <w:rsid w:val="0046164A"/>
    <w:rsid w:val="004628D2"/>
    <w:rsid w:val="00462DCD"/>
    <w:rsid w:val="004648AD"/>
    <w:rsid w:val="004703A9"/>
    <w:rsid w:val="004712E1"/>
    <w:rsid w:val="00472207"/>
    <w:rsid w:val="004752EA"/>
    <w:rsid w:val="0047555D"/>
    <w:rsid w:val="004760DE"/>
    <w:rsid w:val="004763D7"/>
    <w:rsid w:val="00476641"/>
    <w:rsid w:val="00477446"/>
    <w:rsid w:val="004779C4"/>
    <w:rsid w:val="00477BF7"/>
    <w:rsid w:val="0048246B"/>
    <w:rsid w:val="00483A68"/>
    <w:rsid w:val="00485540"/>
    <w:rsid w:val="00490314"/>
    <w:rsid w:val="004A004E"/>
    <w:rsid w:val="004A06B2"/>
    <w:rsid w:val="004A1BD3"/>
    <w:rsid w:val="004A24CF"/>
    <w:rsid w:val="004A3179"/>
    <w:rsid w:val="004A5832"/>
    <w:rsid w:val="004B1A01"/>
    <w:rsid w:val="004B1F4B"/>
    <w:rsid w:val="004B22B3"/>
    <w:rsid w:val="004B29EC"/>
    <w:rsid w:val="004B60C1"/>
    <w:rsid w:val="004B6B06"/>
    <w:rsid w:val="004B7204"/>
    <w:rsid w:val="004C1A2B"/>
    <w:rsid w:val="004C1AF5"/>
    <w:rsid w:val="004C3D1D"/>
    <w:rsid w:val="004C3D42"/>
    <w:rsid w:val="004C7913"/>
    <w:rsid w:val="004D1A0F"/>
    <w:rsid w:val="004D2C0C"/>
    <w:rsid w:val="004D3DC2"/>
    <w:rsid w:val="004D5CAF"/>
    <w:rsid w:val="004D6998"/>
    <w:rsid w:val="004D7D8A"/>
    <w:rsid w:val="004E4DD6"/>
    <w:rsid w:val="004E561E"/>
    <w:rsid w:val="004F3DDA"/>
    <w:rsid w:val="004F5E36"/>
    <w:rsid w:val="00500B1C"/>
    <w:rsid w:val="00501690"/>
    <w:rsid w:val="00501791"/>
    <w:rsid w:val="00501C1E"/>
    <w:rsid w:val="00501E8F"/>
    <w:rsid w:val="00501F9F"/>
    <w:rsid w:val="005027B2"/>
    <w:rsid w:val="005053B9"/>
    <w:rsid w:val="005053D2"/>
    <w:rsid w:val="00506DB4"/>
    <w:rsid w:val="005075AD"/>
    <w:rsid w:val="00507B47"/>
    <w:rsid w:val="00507BEF"/>
    <w:rsid w:val="00507CC9"/>
    <w:rsid w:val="005110CB"/>
    <w:rsid w:val="005119A5"/>
    <w:rsid w:val="00512245"/>
    <w:rsid w:val="0051438A"/>
    <w:rsid w:val="00520A6D"/>
    <w:rsid w:val="00520F7C"/>
    <w:rsid w:val="0052101A"/>
    <w:rsid w:val="0052358A"/>
    <w:rsid w:val="00525324"/>
    <w:rsid w:val="005257ED"/>
    <w:rsid w:val="005278B7"/>
    <w:rsid w:val="005305F0"/>
    <w:rsid w:val="00532016"/>
    <w:rsid w:val="0053229B"/>
    <w:rsid w:val="00532A8B"/>
    <w:rsid w:val="00533BE3"/>
    <w:rsid w:val="005346C8"/>
    <w:rsid w:val="00534CE5"/>
    <w:rsid w:val="00535CFB"/>
    <w:rsid w:val="00536746"/>
    <w:rsid w:val="00540BE7"/>
    <w:rsid w:val="00541B4C"/>
    <w:rsid w:val="00542690"/>
    <w:rsid w:val="005426AF"/>
    <w:rsid w:val="0054388F"/>
    <w:rsid w:val="00543E7D"/>
    <w:rsid w:val="00545D95"/>
    <w:rsid w:val="0054767D"/>
    <w:rsid w:val="00547A32"/>
    <w:rsid w:val="00547A68"/>
    <w:rsid w:val="00550D0C"/>
    <w:rsid w:val="00551D8B"/>
    <w:rsid w:val="005531C9"/>
    <w:rsid w:val="00556F1B"/>
    <w:rsid w:val="00560208"/>
    <w:rsid w:val="00560E25"/>
    <w:rsid w:val="00561B71"/>
    <w:rsid w:val="0056295A"/>
    <w:rsid w:val="00566E77"/>
    <w:rsid w:val="0056762F"/>
    <w:rsid w:val="0057065F"/>
    <w:rsid w:val="00570C43"/>
    <w:rsid w:val="0057417E"/>
    <w:rsid w:val="0057453C"/>
    <w:rsid w:val="00575043"/>
    <w:rsid w:val="00575698"/>
    <w:rsid w:val="00576DC7"/>
    <w:rsid w:val="00580758"/>
    <w:rsid w:val="00580760"/>
    <w:rsid w:val="0058140B"/>
    <w:rsid w:val="005838DE"/>
    <w:rsid w:val="00584773"/>
    <w:rsid w:val="0058634D"/>
    <w:rsid w:val="0059059F"/>
    <w:rsid w:val="005948ED"/>
    <w:rsid w:val="00594F34"/>
    <w:rsid w:val="005951FF"/>
    <w:rsid w:val="005958BA"/>
    <w:rsid w:val="005A01D2"/>
    <w:rsid w:val="005A5405"/>
    <w:rsid w:val="005B0FBE"/>
    <w:rsid w:val="005B10B1"/>
    <w:rsid w:val="005B2110"/>
    <w:rsid w:val="005B51FA"/>
    <w:rsid w:val="005B61E6"/>
    <w:rsid w:val="005B649F"/>
    <w:rsid w:val="005B6ACC"/>
    <w:rsid w:val="005B722B"/>
    <w:rsid w:val="005B750A"/>
    <w:rsid w:val="005C2172"/>
    <w:rsid w:val="005C2918"/>
    <w:rsid w:val="005C7494"/>
    <w:rsid w:val="005C77E1"/>
    <w:rsid w:val="005D59B2"/>
    <w:rsid w:val="005D668A"/>
    <w:rsid w:val="005D6A2F"/>
    <w:rsid w:val="005E0E36"/>
    <w:rsid w:val="005E1A82"/>
    <w:rsid w:val="005E794C"/>
    <w:rsid w:val="005F0A28"/>
    <w:rsid w:val="005F0E5E"/>
    <w:rsid w:val="005F1806"/>
    <w:rsid w:val="005F1B2E"/>
    <w:rsid w:val="005F1B7E"/>
    <w:rsid w:val="005F4E0E"/>
    <w:rsid w:val="005F5A7B"/>
    <w:rsid w:val="005F5C39"/>
    <w:rsid w:val="00600535"/>
    <w:rsid w:val="006036A1"/>
    <w:rsid w:val="00603A2E"/>
    <w:rsid w:val="00604911"/>
    <w:rsid w:val="00606A3C"/>
    <w:rsid w:val="00610CD6"/>
    <w:rsid w:val="00610E8F"/>
    <w:rsid w:val="006116F2"/>
    <w:rsid w:val="006134B4"/>
    <w:rsid w:val="006135BE"/>
    <w:rsid w:val="00613AD4"/>
    <w:rsid w:val="00615B7C"/>
    <w:rsid w:val="00616A7B"/>
    <w:rsid w:val="00620DEE"/>
    <w:rsid w:val="00621F92"/>
    <w:rsid w:val="0062280A"/>
    <w:rsid w:val="00625639"/>
    <w:rsid w:val="00627086"/>
    <w:rsid w:val="00631B33"/>
    <w:rsid w:val="00633E65"/>
    <w:rsid w:val="0063403C"/>
    <w:rsid w:val="0064184D"/>
    <w:rsid w:val="006422CC"/>
    <w:rsid w:val="00642E63"/>
    <w:rsid w:val="0064600C"/>
    <w:rsid w:val="006464D9"/>
    <w:rsid w:val="0065010E"/>
    <w:rsid w:val="0065102C"/>
    <w:rsid w:val="00651959"/>
    <w:rsid w:val="00651D9B"/>
    <w:rsid w:val="006527E4"/>
    <w:rsid w:val="006528C3"/>
    <w:rsid w:val="00655557"/>
    <w:rsid w:val="006606E8"/>
    <w:rsid w:val="0066075D"/>
    <w:rsid w:val="00660D5A"/>
    <w:rsid w:val="00660E3E"/>
    <w:rsid w:val="006622A5"/>
    <w:rsid w:val="00662E74"/>
    <w:rsid w:val="00664778"/>
    <w:rsid w:val="0066760A"/>
    <w:rsid w:val="00673D68"/>
    <w:rsid w:val="00675A5C"/>
    <w:rsid w:val="006768CE"/>
    <w:rsid w:val="00680A33"/>
    <w:rsid w:val="00680C23"/>
    <w:rsid w:val="00680C94"/>
    <w:rsid w:val="006818C8"/>
    <w:rsid w:val="006818DF"/>
    <w:rsid w:val="00683CB5"/>
    <w:rsid w:val="006859CD"/>
    <w:rsid w:val="00693292"/>
    <w:rsid w:val="0069335F"/>
    <w:rsid w:val="00693766"/>
    <w:rsid w:val="006967C2"/>
    <w:rsid w:val="0069744A"/>
    <w:rsid w:val="006A079C"/>
    <w:rsid w:val="006A07CC"/>
    <w:rsid w:val="006A136A"/>
    <w:rsid w:val="006A210D"/>
    <w:rsid w:val="006A3281"/>
    <w:rsid w:val="006A6BD6"/>
    <w:rsid w:val="006A7885"/>
    <w:rsid w:val="006B0740"/>
    <w:rsid w:val="006B18AB"/>
    <w:rsid w:val="006B4888"/>
    <w:rsid w:val="006C2E45"/>
    <w:rsid w:val="006C3245"/>
    <w:rsid w:val="006C359C"/>
    <w:rsid w:val="006C35C3"/>
    <w:rsid w:val="006C3696"/>
    <w:rsid w:val="006C535E"/>
    <w:rsid w:val="006C5579"/>
    <w:rsid w:val="006C6180"/>
    <w:rsid w:val="006C776E"/>
    <w:rsid w:val="006D3810"/>
    <w:rsid w:val="006D4351"/>
    <w:rsid w:val="006D49E0"/>
    <w:rsid w:val="006D5300"/>
    <w:rsid w:val="006D6E8B"/>
    <w:rsid w:val="006E1E3F"/>
    <w:rsid w:val="006E2F09"/>
    <w:rsid w:val="006E466D"/>
    <w:rsid w:val="006E4D91"/>
    <w:rsid w:val="006E5C63"/>
    <w:rsid w:val="006E62AC"/>
    <w:rsid w:val="006E737D"/>
    <w:rsid w:val="006F3999"/>
    <w:rsid w:val="006F633A"/>
    <w:rsid w:val="00700161"/>
    <w:rsid w:val="00702DB8"/>
    <w:rsid w:val="00702DCC"/>
    <w:rsid w:val="007035BC"/>
    <w:rsid w:val="00703BDD"/>
    <w:rsid w:val="00705B28"/>
    <w:rsid w:val="00705ED4"/>
    <w:rsid w:val="00706BE0"/>
    <w:rsid w:val="0071371F"/>
    <w:rsid w:val="00713973"/>
    <w:rsid w:val="0071457B"/>
    <w:rsid w:val="00714799"/>
    <w:rsid w:val="007206F3"/>
    <w:rsid w:val="00720A24"/>
    <w:rsid w:val="00721981"/>
    <w:rsid w:val="00721AA5"/>
    <w:rsid w:val="00722B50"/>
    <w:rsid w:val="00730B0C"/>
    <w:rsid w:val="00732386"/>
    <w:rsid w:val="00732AC3"/>
    <w:rsid w:val="00734B06"/>
    <w:rsid w:val="0073514D"/>
    <w:rsid w:val="00737C37"/>
    <w:rsid w:val="00737D7E"/>
    <w:rsid w:val="007447F3"/>
    <w:rsid w:val="00744DAE"/>
    <w:rsid w:val="0074543B"/>
    <w:rsid w:val="00750575"/>
    <w:rsid w:val="007509B6"/>
    <w:rsid w:val="00750AE8"/>
    <w:rsid w:val="00751D54"/>
    <w:rsid w:val="00753EDF"/>
    <w:rsid w:val="0075499F"/>
    <w:rsid w:val="00762CC6"/>
    <w:rsid w:val="00765AC6"/>
    <w:rsid w:val="00765F47"/>
    <w:rsid w:val="007661C8"/>
    <w:rsid w:val="00767D20"/>
    <w:rsid w:val="0077098D"/>
    <w:rsid w:val="00772E7F"/>
    <w:rsid w:val="007759DF"/>
    <w:rsid w:val="0078110B"/>
    <w:rsid w:val="00781D22"/>
    <w:rsid w:val="00784B54"/>
    <w:rsid w:val="00787905"/>
    <w:rsid w:val="00791574"/>
    <w:rsid w:val="007931FA"/>
    <w:rsid w:val="00796650"/>
    <w:rsid w:val="007A2CC7"/>
    <w:rsid w:val="007A2DAE"/>
    <w:rsid w:val="007A301F"/>
    <w:rsid w:val="007A4861"/>
    <w:rsid w:val="007A5CBD"/>
    <w:rsid w:val="007A7BBA"/>
    <w:rsid w:val="007B0C50"/>
    <w:rsid w:val="007B1226"/>
    <w:rsid w:val="007B17FF"/>
    <w:rsid w:val="007B1865"/>
    <w:rsid w:val="007B29B9"/>
    <w:rsid w:val="007B34F0"/>
    <w:rsid w:val="007B48F9"/>
    <w:rsid w:val="007B54C4"/>
    <w:rsid w:val="007B676D"/>
    <w:rsid w:val="007B7F4B"/>
    <w:rsid w:val="007C10F3"/>
    <w:rsid w:val="007C1A43"/>
    <w:rsid w:val="007C2A3D"/>
    <w:rsid w:val="007C34C1"/>
    <w:rsid w:val="007C3ABB"/>
    <w:rsid w:val="007C3BF3"/>
    <w:rsid w:val="007D363A"/>
    <w:rsid w:val="007E0DC4"/>
    <w:rsid w:val="007E0E16"/>
    <w:rsid w:val="007E4008"/>
    <w:rsid w:val="007E4675"/>
    <w:rsid w:val="007E5469"/>
    <w:rsid w:val="007F0BC2"/>
    <w:rsid w:val="007F1B48"/>
    <w:rsid w:val="007F20CD"/>
    <w:rsid w:val="007F236C"/>
    <w:rsid w:val="007F34C2"/>
    <w:rsid w:val="007F47F3"/>
    <w:rsid w:val="0080013E"/>
    <w:rsid w:val="00800C22"/>
    <w:rsid w:val="00803F69"/>
    <w:rsid w:val="00804536"/>
    <w:rsid w:val="008059DA"/>
    <w:rsid w:val="00812A69"/>
    <w:rsid w:val="00813288"/>
    <w:rsid w:val="00815569"/>
    <w:rsid w:val="008157A8"/>
    <w:rsid w:val="008168FC"/>
    <w:rsid w:val="00817649"/>
    <w:rsid w:val="00817F83"/>
    <w:rsid w:val="00820995"/>
    <w:rsid w:val="00822DC0"/>
    <w:rsid w:val="008231E0"/>
    <w:rsid w:val="00823717"/>
    <w:rsid w:val="00826EFB"/>
    <w:rsid w:val="008274D4"/>
    <w:rsid w:val="00830996"/>
    <w:rsid w:val="00831984"/>
    <w:rsid w:val="00833BC3"/>
    <w:rsid w:val="008345F1"/>
    <w:rsid w:val="00836596"/>
    <w:rsid w:val="00836804"/>
    <w:rsid w:val="00837E15"/>
    <w:rsid w:val="00841E9F"/>
    <w:rsid w:val="00842496"/>
    <w:rsid w:val="00842EA1"/>
    <w:rsid w:val="00843049"/>
    <w:rsid w:val="00847181"/>
    <w:rsid w:val="008508BF"/>
    <w:rsid w:val="00850909"/>
    <w:rsid w:val="00851A77"/>
    <w:rsid w:val="008545DB"/>
    <w:rsid w:val="00854EE0"/>
    <w:rsid w:val="00854FB3"/>
    <w:rsid w:val="00857A41"/>
    <w:rsid w:val="00860E1A"/>
    <w:rsid w:val="00864251"/>
    <w:rsid w:val="0086462A"/>
    <w:rsid w:val="008653F5"/>
    <w:rsid w:val="00865B07"/>
    <w:rsid w:val="008667EA"/>
    <w:rsid w:val="00866D85"/>
    <w:rsid w:val="00870B50"/>
    <w:rsid w:val="0087102F"/>
    <w:rsid w:val="00872001"/>
    <w:rsid w:val="00873743"/>
    <w:rsid w:val="0087637F"/>
    <w:rsid w:val="00877320"/>
    <w:rsid w:val="00877DFB"/>
    <w:rsid w:val="00880A44"/>
    <w:rsid w:val="00881587"/>
    <w:rsid w:val="00882C89"/>
    <w:rsid w:val="008872CB"/>
    <w:rsid w:val="00887BF7"/>
    <w:rsid w:val="00890EE4"/>
    <w:rsid w:val="00892AD5"/>
    <w:rsid w:val="00893B1E"/>
    <w:rsid w:val="00896FE8"/>
    <w:rsid w:val="008A1179"/>
    <w:rsid w:val="008A1512"/>
    <w:rsid w:val="008A303A"/>
    <w:rsid w:val="008A6FCD"/>
    <w:rsid w:val="008B44F7"/>
    <w:rsid w:val="008B487D"/>
    <w:rsid w:val="008B5203"/>
    <w:rsid w:val="008B78C9"/>
    <w:rsid w:val="008C1380"/>
    <w:rsid w:val="008C3AB8"/>
    <w:rsid w:val="008D0BE5"/>
    <w:rsid w:val="008D10F3"/>
    <w:rsid w:val="008D32B9"/>
    <w:rsid w:val="008D42FA"/>
    <w:rsid w:val="008D433B"/>
    <w:rsid w:val="008D51FA"/>
    <w:rsid w:val="008D5C4D"/>
    <w:rsid w:val="008E566E"/>
    <w:rsid w:val="008F1DC3"/>
    <w:rsid w:val="008F518F"/>
    <w:rsid w:val="0090161A"/>
    <w:rsid w:val="00901EB6"/>
    <w:rsid w:val="0090202E"/>
    <w:rsid w:val="00902569"/>
    <w:rsid w:val="00902F4B"/>
    <w:rsid w:val="009031B7"/>
    <w:rsid w:val="009033B8"/>
    <w:rsid w:val="00904C62"/>
    <w:rsid w:val="00907804"/>
    <w:rsid w:val="009111C7"/>
    <w:rsid w:val="0091327B"/>
    <w:rsid w:val="00913EA0"/>
    <w:rsid w:val="00914AB6"/>
    <w:rsid w:val="0091542A"/>
    <w:rsid w:val="0091542E"/>
    <w:rsid w:val="0091694D"/>
    <w:rsid w:val="00917768"/>
    <w:rsid w:val="00917ADE"/>
    <w:rsid w:val="009216B9"/>
    <w:rsid w:val="00922BA8"/>
    <w:rsid w:val="009247CD"/>
    <w:rsid w:val="00924DAC"/>
    <w:rsid w:val="00927058"/>
    <w:rsid w:val="00927707"/>
    <w:rsid w:val="0093150E"/>
    <w:rsid w:val="009340D2"/>
    <w:rsid w:val="00941506"/>
    <w:rsid w:val="009417EB"/>
    <w:rsid w:val="00941883"/>
    <w:rsid w:val="00942750"/>
    <w:rsid w:val="00943233"/>
    <w:rsid w:val="009433EC"/>
    <w:rsid w:val="009450CE"/>
    <w:rsid w:val="0094598A"/>
    <w:rsid w:val="00945AB6"/>
    <w:rsid w:val="00947179"/>
    <w:rsid w:val="0095116C"/>
    <w:rsid w:val="0095164B"/>
    <w:rsid w:val="00954090"/>
    <w:rsid w:val="0095445D"/>
    <w:rsid w:val="009550C5"/>
    <w:rsid w:val="009554EE"/>
    <w:rsid w:val="0095649F"/>
    <w:rsid w:val="009573E7"/>
    <w:rsid w:val="009600D5"/>
    <w:rsid w:val="00960B51"/>
    <w:rsid w:val="00961934"/>
    <w:rsid w:val="009631DD"/>
    <w:rsid w:val="00963E05"/>
    <w:rsid w:val="009642F2"/>
    <w:rsid w:val="00964A45"/>
    <w:rsid w:val="00964EEF"/>
    <w:rsid w:val="00967843"/>
    <w:rsid w:val="00967D54"/>
    <w:rsid w:val="00971028"/>
    <w:rsid w:val="00975E24"/>
    <w:rsid w:val="0097665E"/>
    <w:rsid w:val="0097741F"/>
    <w:rsid w:val="0098042B"/>
    <w:rsid w:val="009922FB"/>
    <w:rsid w:val="009927F6"/>
    <w:rsid w:val="00992F96"/>
    <w:rsid w:val="00993918"/>
    <w:rsid w:val="00993B84"/>
    <w:rsid w:val="00996483"/>
    <w:rsid w:val="00996F5A"/>
    <w:rsid w:val="00997896"/>
    <w:rsid w:val="00997A48"/>
    <w:rsid w:val="00997A76"/>
    <w:rsid w:val="00997EF3"/>
    <w:rsid w:val="009A01C5"/>
    <w:rsid w:val="009A0D84"/>
    <w:rsid w:val="009A1ABE"/>
    <w:rsid w:val="009A228A"/>
    <w:rsid w:val="009A693C"/>
    <w:rsid w:val="009B041A"/>
    <w:rsid w:val="009C37C3"/>
    <w:rsid w:val="009C7367"/>
    <w:rsid w:val="009C78DE"/>
    <w:rsid w:val="009C7C86"/>
    <w:rsid w:val="009D17A1"/>
    <w:rsid w:val="009D2FF7"/>
    <w:rsid w:val="009D32F2"/>
    <w:rsid w:val="009D5825"/>
    <w:rsid w:val="009E0F5B"/>
    <w:rsid w:val="009E722B"/>
    <w:rsid w:val="009E7884"/>
    <w:rsid w:val="009E788A"/>
    <w:rsid w:val="009F0A06"/>
    <w:rsid w:val="009F0E08"/>
    <w:rsid w:val="009F2DA8"/>
    <w:rsid w:val="009F3C66"/>
    <w:rsid w:val="009F702E"/>
    <w:rsid w:val="009F7BC6"/>
    <w:rsid w:val="009F7D35"/>
    <w:rsid w:val="009F7D61"/>
    <w:rsid w:val="00A00D9E"/>
    <w:rsid w:val="00A016FA"/>
    <w:rsid w:val="00A03D03"/>
    <w:rsid w:val="00A03DE0"/>
    <w:rsid w:val="00A0523F"/>
    <w:rsid w:val="00A07825"/>
    <w:rsid w:val="00A1292F"/>
    <w:rsid w:val="00A13AFD"/>
    <w:rsid w:val="00A1426C"/>
    <w:rsid w:val="00A14EC3"/>
    <w:rsid w:val="00A1508C"/>
    <w:rsid w:val="00A15C22"/>
    <w:rsid w:val="00A1763D"/>
    <w:rsid w:val="00A17CEC"/>
    <w:rsid w:val="00A222F2"/>
    <w:rsid w:val="00A2261B"/>
    <w:rsid w:val="00A22B75"/>
    <w:rsid w:val="00A22BFA"/>
    <w:rsid w:val="00A22FC2"/>
    <w:rsid w:val="00A24465"/>
    <w:rsid w:val="00A26863"/>
    <w:rsid w:val="00A27EF0"/>
    <w:rsid w:val="00A31307"/>
    <w:rsid w:val="00A32038"/>
    <w:rsid w:val="00A34BBD"/>
    <w:rsid w:val="00A3552E"/>
    <w:rsid w:val="00A35833"/>
    <w:rsid w:val="00A36FDE"/>
    <w:rsid w:val="00A37B89"/>
    <w:rsid w:val="00A42361"/>
    <w:rsid w:val="00A43B64"/>
    <w:rsid w:val="00A4413D"/>
    <w:rsid w:val="00A449F7"/>
    <w:rsid w:val="00A50B20"/>
    <w:rsid w:val="00A51390"/>
    <w:rsid w:val="00A522CD"/>
    <w:rsid w:val="00A554D4"/>
    <w:rsid w:val="00A577E5"/>
    <w:rsid w:val="00A60471"/>
    <w:rsid w:val="00A60D13"/>
    <w:rsid w:val="00A6163C"/>
    <w:rsid w:val="00A6324F"/>
    <w:rsid w:val="00A63E71"/>
    <w:rsid w:val="00A72745"/>
    <w:rsid w:val="00A75A03"/>
    <w:rsid w:val="00A75A09"/>
    <w:rsid w:val="00A769B2"/>
    <w:rsid w:val="00A76EFC"/>
    <w:rsid w:val="00A779D1"/>
    <w:rsid w:val="00A8294F"/>
    <w:rsid w:val="00A84137"/>
    <w:rsid w:val="00A85255"/>
    <w:rsid w:val="00A85961"/>
    <w:rsid w:val="00A87C7F"/>
    <w:rsid w:val="00A87D4D"/>
    <w:rsid w:val="00A87DD2"/>
    <w:rsid w:val="00A91010"/>
    <w:rsid w:val="00A9155A"/>
    <w:rsid w:val="00A953CE"/>
    <w:rsid w:val="00A95B9D"/>
    <w:rsid w:val="00A962DE"/>
    <w:rsid w:val="00A97E0B"/>
    <w:rsid w:val="00A97F29"/>
    <w:rsid w:val="00AA287F"/>
    <w:rsid w:val="00AA33CA"/>
    <w:rsid w:val="00AA4D9C"/>
    <w:rsid w:val="00AA5CC9"/>
    <w:rsid w:val="00AA6DF5"/>
    <w:rsid w:val="00AA702E"/>
    <w:rsid w:val="00AA78CB"/>
    <w:rsid w:val="00AB08A0"/>
    <w:rsid w:val="00AB0964"/>
    <w:rsid w:val="00AB1FFA"/>
    <w:rsid w:val="00AB5011"/>
    <w:rsid w:val="00AB64FA"/>
    <w:rsid w:val="00AC2CDF"/>
    <w:rsid w:val="00AC3E94"/>
    <w:rsid w:val="00AC508F"/>
    <w:rsid w:val="00AC5E45"/>
    <w:rsid w:val="00AC6841"/>
    <w:rsid w:val="00AC6C8E"/>
    <w:rsid w:val="00AC7368"/>
    <w:rsid w:val="00AD11D8"/>
    <w:rsid w:val="00AD12D1"/>
    <w:rsid w:val="00AD16B9"/>
    <w:rsid w:val="00AD1A7F"/>
    <w:rsid w:val="00AD3331"/>
    <w:rsid w:val="00AD7BF4"/>
    <w:rsid w:val="00AE02E7"/>
    <w:rsid w:val="00AE2AF9"/>
    <w:rsid w:val="00AE377D"/>
    <w:rsid w:val="00AE3D4E"/>
    <w:rsid w:val="00AE5EE0"/>
    <w:rsid w:val="00AE79E9"/>
    <w:rsid w:val="00AF0EBA"/>
    <w:rsid w:val="00AF4BA5"/>
    <w:rsid w:val="00AF5DB0"/>
    <w:rsid w:val="00AF6775"/>
    <w:rsid w:val="00B00F26"/>
    <w:rsid w:val="00B02C8A"/>
    <w:rsid w:val="00B048DC"/>
    <w:rsid w:val="00B04D49"/>
    <w:rsid w:val="00B06B9B"/>
    <w:rsid w:val="00B071A1"/>
    <w:rsid w:val="00B14204"/>
    <w:rsid w:val="00B14714"/>
    <w:rsid w:val="00B16066"/>
    <w:rsid w:val="00B168F1"/>
    <w:rsid w:val="00B17FBD"/>
    <w:rsid w:val="00B230FA"/>
    <w:rsid w:val="00B233B1"/>
    <w:rsid w:val="00B24559"/>
    <w:rsid w:val="00B27F6E"/>
    <w:rsid w:val="00B3151C"/>
    <w:rsid w:val="00B315A6"/>
    <w:rsid w:val="00B31813"/>
    <w:rsid w:val="00B328C5"/>
    <w:rsid w:val="00B329F9"/>
    <w:rsid w:val="00B331BF"/>
    <w:rsid w:val="00B33365"/>
    <w:rsid w:val="00B34FB7"/>
    <w:rsid w:val="00B3539A"/>
    <w:rsid w:val="00B35A44"/>
    <w:rsid w:val="00B368BA"/>
    <w:rsid w:val="00B37174"/>
    <w:rsid w:val="00B3787C"/>
    <w:rsid w:val="00B4000B"/>
    <w:rsid w:val="00B4030C"/>
    <w:rsid w:val="00B404F7"/>
    <w:rsid w:val="00B40791"/>
    <w:rsid w:val="00B40C06"/>
    <w:rsid w:val="00B40D0A"/>
    <w:rsid w:val="00B41A38"/>
    <w:rsid w:val="00B44706"/>
    <w:rsid w:val="00B470CE"/>
    <w:rsid w:val="00B47AC8"/>
    <w:rsid w:val="00B50F72"/>
    <w:rsid w:val="00B57B36"/>
    <w:rsid w:val="00B57C5F"/>
    <w:rsid w:val="00B57E6F"/>
    <w:rsid w:val="00B6051A"/>
    <w:rsid w:val="00B62E73"/>
    <w:rsid w:val="00B63CC5"/>
    <w:rsid w:val="00B6634B"/>
    <w:rsid w:val="00B70A1D"/>
    <w:rsid w:val="00B7333A"/>
    <w:rsid w:val="00B768FE"/>
    <w:rsid w:val="00B769E4"/>
    <w:rsid w:val="00B803F9"/>
    <w:rsid w:val="00B80C80"/>
    <w:rsid w:val="00B81374"/>
    <w:rsid w:val="00B829A6"/>
    <w:rsid w:val="00B848C4"/>
    <w:rsid w:val="00B8686D"/>
    <w:rsid w:val="00B92A8A"/>
    <w:rsid w:val="00B92CA9"/>
    <w:rsid w:val="00B9379D"/>
    <w:rsid w:val="00B93C15"/>
    <w:rsid w:val="00B93F69"/>
    <w:rsid w:val="00B940F6"/>
    <w:rsid w:val="00B95D1C"/>
    <w:rsid w:val="00B96CD0"/>
    <w:rsid w:val="00BA0D27"/>
    <w:rsid w:val="00BA22EB"/>
    <w:rsid w:val="00BA344F"/>
    <w:rsid w:val="00BA4218"/>
    <w:rsid w:val="00BA50CD"/>
    <w:rsid w:val="00BA5D43"/>
    <w:rsid w:val="00BB126D"/>
    <w:rsid w:val="00BB1DDC"/>
    <w:rsid w:val="00BB25AF"/>
    <w:rsid w:val="00BB3038"/>
    <w:rsid w:val="00BB3A0B"/>
    <w:rsid w:val="00BB5599"/>
    <w:rsid w:val="00BB5686"/>
    <w:rsid w:val="00BC06AD"/>
    <w:rsid w:val="00BC30C9"/>
    <w:rsid w:val="00BD077D"/>
    <w:rsid w:val="00BD34E6"/>
    <w:rsid w:val="00BD4057"/>
    <w:rsid w:val="00BD4180"/>
    <w:rsid w:val="00BD4B54"/>
    <w:rsid w:val="00BD636F"/>
    <w:rsid w:val="00BD6C86"/>
    <w:rsid w:val="00BD6FEB"/>
    <w:rsid w:val="00BE3E58"/>
    <w:rsid w:val="00BF08F9"/>
    <w:rsid w:val="00BF1552"/>
    <w:rsid w:val="00BF7317"/>
    <w:rsid w:val="00C00D25"/>
    <w:rsid w:val="00C01616"/>
    <w:rsid w:val="00C0162B"/>
    <w:rsid w:val="00C0333F"/>
    <w:rsid w:val="00C060DD"/>
    <w:rsid w:val="00C068ED"/>
    <w:rsid w:val="00C1208B"/>
    <w:rsid w:val="00C123DB"/>
    <w:rsid w:val="00C14164"/>
    <w:rsid w:val="00C147CE"/>
    <w:rsid w:val="00C20CEB"/>
    <w:rsid w:val="00C22A84"/>
    <w:rsid w:val="00C22B08"/>
    <w:rsid w:val="00C22E0C"/>
    <w:rsid w:val="00C253AE"/>
    <w:rsid w:val="00C27FDF"/>
    <w:rsid w:val="00C30DE5"/>
    <w:rsid w:val="00C30DE7"/>
    <w:rsid w:val="00C345B1"/>
    <w:rsid w:val="00C3561F"/>
    <w:rsid w:val="00C35A21"/>
    <w:rsid w:val="00C375A1"/>
    <w:rsid w:val="00C37D10"/>
    <w:rsid w:val="00C40142"/>
    <w:rsid w:val="00C40BAE"/>
    <w:rsid w:val="00C41387"/>
    <w:rsid w:val="00C4156E"/>
    <w:rsid w:val="00C41626"/>
    <w:rsid w:val="00C41BB1"/>
    <w:rsid w:val="00C422C1"/>
    <w:rsid w:val="00C44BC2"/>
    <w:rsid w:val="00C47D2E"/>
    <w:rsid w:val="00C50A1F"/>
    <w:rsid w:val="00C50D25"/>
    <w:rsid w:val="00C52595"/>
    <w:rsid w:val="00C52C3C"/>
    <w:rsid w:val="00C54DEB"/>
    <w:rsid w:val="00C54F39"/>
    <w:rsid w:val="00C568B9"/>
    <w:rsid w:val="00C56D7D"/>
    <w:rsid w:val="00C57182"/>
    <w:rsid w:val="00C57863"/>
    <w:rsid w:val="00C62981"/>
    <w:rsid w:val="00C62A8B"/>
    <w:rsid w:val="00C63CA9"/>
    <w:rsid w:val="00C655FD"/>
    <w:rsid w:val="00C711B1"/>
    <w:rsid w:val="00C75215"/>
    <w:rsid w:val="00C75407"/>
    <w:rsid w:val="00C81F17"/>
    <w:rsid w:val="00C833BD"/>
    <w:rsid w:val="00C84FC9"/>
    <w:rsid w:val="00C86C2A"/>
    <w:rsid w:val="00C870A8"/>
    <w:rsid w:val="00C90815"/>
    <w:rsid w:val="00C917EB"/>
    <w:rsid w:val="00C91CFC"/>
    <w:rsid w:val="00C94434"/>
    <w:rsid w:val="00C95EE7"/>
    <w:rsid w:val="00C96447"/>
    <w:rsid w:val="00CA0D75"/>
    <w:rsid w:val="00CA14DE"/>
    <w:rsid w:val="00CA1C95"/>
    <w:rsid w:val="00CA2406"/>
    <w:rsid w:val="00CA3433"/>
    <w:rsid w:val="00CA4F2A"/>
    <w:rsid w:val="00CA50D2"/>
    <w:rsid w:val="00CA5A3D"/>
    <w:rsid w:val="00CA5A9C"/>
    <w:rsid w:val="00CA76DD"/>
    <w:rsid w:val="00CA7B14"/>
    <w:rsid w:val="00CA7E6F"/>
    <w:rsid w:val="00CB116F"/>
    <w:rsid w:val="00CB2627"/>
    <w:rsid w:val="00CB3131"/>
    <w:rsid w:val="00CB4DAB"/>
    <w:rsid w:val="00CC18FF"/>
    <w:rsid w:val="00CC32C5"/>
    <w:rsid w:val="00CC4C20"/>
    <w:rsid w:val="00CC63AD"/>
    <w:rsid w:val="00CC6D9A"/>
    <w:rsid w:val="00CD0830"/>
    <w:rsid w:val="00CD1640"/>
    <w:rsid w:val="00CD1FFF"/>
    <w:rsid w:val="00CD3517"/>
    <w:rsid w:val="00CD5FE2"/>
    <w:rsid w:val="00CE202D"/>
    <w:rsid w:val="00CE41E6"/>
    <w:rsid w:val="00CE48B4"/>
    <w:rsid w:val="00CE7C68"/>
    <w:rsid w:val="00CF0B3A"/>
    <w:rsid w:val="00CF0DC7"/>
    <w:rsid w:val="00CF2ED8"/>
    <w:rsid w:val="00CF3A65"/>
    <w:rsid w:val="00CF4741"/>
    <w:rsid w:val="00CF5B4F"/>
    <w:rsid w:val="00CF6440"/>
    <w:rsid w:val="00CF733F"/>
    <w:rsid w:val="00D02B4C"/>
    <w:rsid w:val="00D040C4"/>
    <w:rsid w:val="00D05112"/>
    <w:rsid w:val="00D05D0F"/>
    <w:rsid w:val="00D076DF"/>
    <w:rsid w:val="00D12250"/>
    <w:rsid w:val="00D13A05"/>
    <w:rsid w:val="00D15FC8"/>
    <w:rsid w:val="00D208AD"/>
    <w:rsid w:val="00D24D0C"/>
    <w:rsid w:val="00D30162"/>
    <w:rsid w:val="00D31D3A"/>
    <w:rsid w:val="00D32694"/>
    <w:rsid w:val="00D32B12"/>
    <w:rsid w:val="00D33966"/>
    <w:rsid w:val="00D33AFC"/>
    <w:rsid w:val="00D372B5"/>
    <w:rsid w:val="00D37E84"/>
    <w:rsid w:val="00D40541"/>
    <w:rsid w:val="00D44425"/>
    <w:rsid w:val="00D44C4E"/>
    <w:rsid w:val="00D46B7E"/>
    <w:rsid w:val="00D5080D"/>
    <w:rsid w:val="00D531B6"/>
    <w:rsid w:val="00D56148"/>
    <w:rsid w:val="00D56D55"/>
    <w:rsid w:val="00D57C84"/>
    <w:rsid w:val="00D6057D"/>
    <w:rsid w:val="00D625AE"/>
    <w:rsid w:val="00D63807"/>
    <w:rsid w:val="00D63E44"/>
    <w:rsid w:val="00D6487B"/>
    <w:rsid w:val="00D658E7"/>
    <w:rsid w:val="00D660F4"/>
    <w:rsid w:val="00D67222"/>
    <w:rsid w:val="00D67411"/>
    <w:rsid w:val="00D6781A"/>
    <w:rsid w:val="00D67DD5"/>
    <w:rsid w:val="00D71640"/>
    <w:rsid w:val="00D73204"/>
    <w:rsid w:val="00D745CD"/>
    <w:rsid w:val="00D74A00"/>
    <w:rsid w:val="00D74A51"/>
    <w:rsid w:val="00D74B5B"/>
    <w:rsid w:val="00D74D17"/>
    <w:rsid w:val="00D76168"/>
    <w:rsid w:val="00D7627A"/>
    <w:rsid w:val="00D80455"/>
    <w:rsid w:val="00D836C5"/>
    <w:rsid w:val="00D83D79"/>
    <w:rsid w:val="00D8426D"/>
    <w:rsid w:val="00D84576"/>
    <w:rsid w:val="00D876F0"/>
    <w:rsid w:val="00D87E36"/>
    <w:rsid w:val="00D910B6"/>
    <w:rsid w:val="00D92426"/>
    <w:rsid w:val="00D93641"/>
    <w:rsid w:val="00D955EE"/>
    <w:rsid w:val="00D97464"/>
    <w:rsid w:val="00DA1399"/>
    <w:rsid w:val="00DA24C6"/>
    <w:rsid w:val="00DA4B59"/>
    <w:rsid w:val="00DA4D7B"/>
    <w:rsid w:val="00DA728A"/>
    <w:rsid w:val="00DB0F5C"/>
    <w:rsid w:val="00DB0FA1"/>
    <w:rsid w:val="00DB1BBB"/>
    <w:rsid w:val="00DB4461"/>
    <w:rsid w:val="00DB4C5C"/>
    <w:rsid w:val="00DC2FC9"/>
    <w:rsid w:val="00DD0E1B"/>
    <w:rsid w:val="00DD1756"/>
    <w:rsid w:val="00DD5360"/>
    <w:rsid w:val="00DE264A"/>
    <w:rsid w:val="00DE4B3D"/>
    <w:rsid w:val="00DE5213"/>
    <w:rsid w:val="00DE7F99"/>
    <w:rsid w:val="00DF0346"/>
    <w:rsid w:val="00DF0B13"/>
    <w:rsid w:val="00DF2A48"/>
    <w:rsid w:val="00DF3CD1"/>
    <w:rsid w:val="00DF5072"/>
    <w:rsid w:val="00DF66F5"/>
    <w:rsid w:val="00DF71D0"/>
    <w:rsid w:val="00E010B6"/>
    <w:rsid w:val="00E010ED"/>
    <w:rsid w:val="00E02989"/>
    <w:rsid w:val="00E02D18"/>
    <w:rsid w:val="00E03CAA"/>
    <w:rsid w:val="00E041D0"/>
    <w:rsid w:val="00E041E7"/>
    <w:rsid w:val="00E04670"/>
    <w:rsid w:val="00E04EA4"/>
    <w:rsid w:val="00E06EAA"/>
    <w:rsid w:val="00E123E3"/>
    <w:rsid w:val="00E13C29"/>
    <w:rsid w:val="00E207F6"/>
    <w:rsid w:val="00E22CA0"/>
    <w:rsid w:val="00E23178"/>
    <w:rsid w:val="00E23CA1"/>
    <w:rsid w:val="00E24371"/>
    <w:rsid w:val="00E24EAE"/>
    <w:rsid w:val="00E331BB"/>
    <w:rsid w:val="00E409A8"/>
    <w:rsid w:val="00E40D4F"/>
    <w:rsid w:val="00E44F28"/>
    <w:rsid w:val="00E4549F"/>
    <w:rsid w:val="00E47868"/>
    <w:rsid w:val="00E50C12"/>
    <w:rsid w:val="00E54A7B"/>
    <w:rsid w:val="00E54DB8"/>
    <w:rsid w:val="00E600F5"/>
    <w:rsid w:val="00E6082D"/>
    <w:rsid w:val="00E624B4"/>
    <w:rsid w:val="00E62BB1"/>
    <w:rsid w:val="00E63905"/>
    <w:rsid w:val="00E641D6"/>
    <w:rsid w:val="00E6510E"/>
    <w:rsid w:val="00E65B91"/>
    <w:rsid w:val="00E70261"/>
    <w:rsid w:val="00E71DF9"/>
    <w:rsid w:val="00E71FA0"/>
    <w:rsid w:val="00E7209D"/>
    <w:rsid w:val="00E72EAD"/>
    <w:rsid w:val="00E735F9"/>
    <w:rsid w:val="00E7411F"/>
    <w:rsid w:val="00E75BEA"/>
    <w:rsid w:val="00E76206"/>
    <w:rsid w:val="00E77223"/>
    <w:rsid w:val="00E80AF6"/>
    <w:rsid w:val="00E80FB7"/>
    <w:rsid w:val="00E81DD0"/>
    <w:rsid w:val="00E8528B"/>
    <w:rsid w:val="00E853B6"/>
    <w:rsid w:val="00E85B94"/>
    <w:rsid w:val="00E91058"/>
    <w:rsid w:val="00E913F1"/>
    <w:rsid w:val="00E9195F"/>
    <w:rsid w:val="00E93A83"/>
    <w:rsid w:val="00E941BE"/>
    <w:rsid w:val="00E943C0"/>
    <w:rsid w:val="00E97279"/>
    <w:rsid w:val="00E978D0"/>
    <w:rsid w:val="00EA1A8E"/>
    <w:rsid w:val="00EA1FAA"/>
    <w:rsid w:val="00EA2727"/>
    <w:rsid w:val="00EA4613"/>
    <w:rsid w:val="00EA4683"/>
    <w:rsid w:val="00EA6916"/>
    <w:rsid w:val="00EA7F91"/>
    <w:rsid w:val="00EB07EB"/>
    <w:rsid w:val="00EB0B2A"/>
    <w:rsid w:val="00EB1523"/>
    <w:rsid w:val="00EB21F8"/>
    <w:rsid w:val="00EB2E98"/>
    <w:rsid w:val="00EB4975"/>
    <w:rsid w:val="00EB4A4B"/>
    <w:rsid w:val="00EB4EA3"/>
    <w:rsid w:val="00EB7366"/>
    <w:rsid w:val="00EC0E49"/>
    <w:rsid w:val="00EC101F"/>
    <w:rsid w:val="00EC1D9F"/>
    <w:rsid w:val="00EC3A44"/>
    <w:rsid w:val="00EC6D5C"/>
    <w:rsid w:val="00ED2085"/>
    <w:rsid w:val="00ED2A84"/>
    <w:rsid w:val="00ED3C49"/>
    <w:rsid w:val="00ED56B8"/>
    <w:rsid w:val="00ED6832"/>
    <w:rsid w:val="00ED7B4D"/>
    <w:rsid w:val="00EE004C"/>
    <w:rsid w:val="00EE0131"/>
    <w:rsid w:val="00EE1310"/>
    <w:rsid w:val="00EE17B0"/>
    <w:rsid w:val="00EE5253"/>
    <w:rsid w:val="00EE5521"/>
    <w:rsid w:val="00EF06D9"/>
    <w:rsid w:val="00EF2E06"/>
    <w:rsid w:val="00EF3FED"/>
    <w:rsid w:val="00F015DB"/>
    <w:rsid w:val="00F07AB2"/>
    <w:rsid w:val="00F07F63"/>
    <w:rsid w:val="00F07FE8"/>
    <w:rsid w:val="00F10B63"/>
    <w:rsid w:val="00F11078"/>
    <w:rsid w:val="00F11483"/>
    <w:rsid w:val="00F12526"/>
    <w:rsid w:val="00F15305"/>
    <w:rsid w:val="00F15F6D"/>
    <w:rsid w:val="00F1708C"/>
    <w:rsid w:val="00F201EE"/>
    <w:rsid w:val="00F2481D"/>
    <w:rsid w:val="00F24B61"/>
    <w:rsid w:val="00F25D33"/>
    <w:rsid w:val="00F27CE7"/>
    <w:rsid w:val="00F30AA7"/>
    <w:rsid w:val="00F30C64"/>
    <w:rsid w:val="00F31FB6"/>
    <w:rsid w:val="00F32261"/>
    <w:rsid w:val="00F32BA2"/>
    <w:rsid w:val="00F32CDB"/>
    <w:rsid w:val="00F33FA8"/>
    <w:rsid w:val="00F34CB6"/>
    <w:rsid w:val="00F3683A"/>
    <w:rsid w:val="00F370B6"/>
    <w:rsid w:val="00F41313"/>
    <w:rsid w:val="00F45F3B"/>
    <w:rsid w:val="00F52993"/>
    <w:rsid w:val="00F537AF"/>
    <w:rsid w:val="00F54B2A"/>
    <w:rsid w:val="00F54C8C"/>
    <w:rsid w:val="00F55525"/>
    <w:rsid w:val="00F55A81"/>
    <w:rsid w:val="00F565FE"/>
    <w:rsid w:val="00F56C7D"/>
    <w:rsid w:val="00F63A70"/>
    <w:rsid w:val="00F652B8"/>
    <w:rsid w:val="00F6627F"/>
    <w:rsid w:val="00F7045F"/>
    <w:rsid w:val="00F73FA3"/>
    <w:rsid w:val="00F74147"/>
    <w:rsid w:val="00F7534E"/>
    <w:rsid w:val="00F7599D"/>
    <w:rsid w:val="00F76B32"/>
    <w:rsid w:val="00F81AC9"/>
    <w:rsid w:val="00F81F0A"/>
    <w:rsid w:val="00F8572E"/>
    <w:rsid w:val="00F8581E"/>
    <w:rsid w:val="00F87AFF"/>
    <w:rsid w:val="00F92864"/>
    <w:rsid w:val="00F95571"/>
    <w:rsid w:val="00FA16B8"/>
    <w:rsid w:val="00FA1802"/>
    <w:rsid w:val="00FA21D0"/>
    <w:rsid w:val="00FA3A9E"/>
    <w:rsid w:val="00FA52DF"/>
    <w:rsid w:val="00FA5F5F"/>
    <w:rsid w:val="00FB6848"/>
    <w:rsid w:val="00FB6F22"/>
    <w:rsid w:val="00FB730C"/>
    <w:rsid w:val="00FC2695"/>
    <w:rsid w:val="00FC30BB"/>
    <w:rsid w:val="00FC3E03"/>
    <w:rsid w:val="00FC3FC1"/>
    <w:rsid w:val="00FD0D0B"/>
    <w:rsid w:val="00FD0EE9"/>
    <w:rsid w:val="00FD0F50"/>
    <w:rsid w:val="00FD1BA6"/>
    <w:rsid w:val="00FD340D"/>
    <w:rsid w:val="00FD42B7"/>
    <w:rsid w:val="00FE0667"/>
    <w:rsid w:val="00FE0F29"/>
    <w:rsid w:val="00FE18E9"/>
    <w:rsid w:val="00FE1BC1"/>
    <w:rsid w:val="00FE331B"/>
    <w:rsid w:val="00FE40FC"/>
    <w:rsid w:val="00FE5E6F"/>
    <w:rsid w:val="00FE6E92"/>
    <w:rsid w:val="00FF0F19"/>
    <w:rsid w:val="00FF19B8"/>
    <w:rsid w:val="00FF4273"/>
    <w:rsid w:val="00FF6479"/>
    <w:rsid w:val="00FF6FB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F878736B-DF9B-A84C-8666-0AC0B9DFE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B233B1"/>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B233B1"/>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customStyle="1" w:styleId="EndNoteBibliographyTitle">
    <w:name w:val="EndNote Bibliography Title"/>
    <w:basedOn w:val="Normale"/>
    <w:link w:val="EndNoteBibliographyTitleCarattere"/>
    <w:rsid w:val="00550D0C"/>
    <w:pPr>
      <w:jc w:val="center"/>
    </w:pPr>
    <w:rPr>
      <w:rFonts w:cs="Arial"/>
      <w:noProof/>
      <w:lang w:val="en-US"/>
    </w:rPr>
  </w:style>
  <w:style w:type="character" w:customStyle="1" w:styleId="EndNoteBibliographyTitleCarattere">
    <w:name w:val="EndNote Bibliography Title Carattere"/>
    <w:basedOn w:val="CETBodytextCarattere"/>
    <w:link w:val="EndNoteBibliographyTitle"/>
    <w:rsid w:val="00550D0C"/>
    <w:rPr>
      <w:rFonts w:ascii="Arial" w:eastAsia="Times New Roman" w:hAnsi="Arial" w:cs="Arial"/>
      <w:noProof/>
      <w:sz w:val="18"/>
      <w:szCs w:val="20"/>
      <w:lang w:val="en-US"/>
    </w:rPr>
  </w:style>
  <w:style w:type="paragraph" w:customStyle="1" w:styleId="EndNoteBibliography">
    <w:name w:val="EndNote Bibliography"/>
    <w:basedOn w:val="Normale"/>
    <w:link w:val="EndNoteBibliographyCarattere"/>
    <w:rsid w:val="00550D0C"/>
    <w:pPr>
      <w:spacing w:line="240" w:lineRule="auto"/>
    </w:pPr>
    <w:rPr>
      <w:rFonts w:cs="Arial"/>
      <w:noProof/>
      <w:lang w:val="en-US"/>
    </w:rPr>
  </w:style>
  <w:style w:type="character" w:customStyle="1" w:styleId="EndNoteBibliographyCarattere">
    <w:name w:val="EndNote Bibliography Carattere"/>
    <w:basedOn w:val="CETBodytextCarattere"/>
    <w:link w:val="EndNoteBibliography"/>
    <w:rsid w:val="00550D0C"/>
    <w:rPr>
      <w:rFonts w:ascii="Arial" w:eastAsia="Times New Roman" w:hAnsi="Arial" w:cs="Arial"/>
      <w:noProof/>
      <w:sz w:val="18"/>
      <w:szCs w:val="20"/>
      <w:lang w:val="en-US"/>
    </w:rPr>
  </w:style>
  <w:style w:type="character" w:styleId="Menzionenonrisolta">
    <w:name w:val="Unresolved Mention"/>
    <w:basedOn w:val="Carpredefinitoparagrafo"/>
    <w:uiPriority w:val="99"/>
    <w:semiHidden/>
    <w:unhideWhenUsed/>
    <w:rsid w:val="00550D0C"/>
    <w:rPr>
      <w:color w:val="605E5C"/>
      <w:shd w:val="clear" w:color="auto" w:fill="E1DFDD"/>
    </w:rPr>
  </w:style>
  <w:style w:type="character" w:styleId="Testosegnaposto">
    <w:name w:val="Placeholder Text"/>
    <w:basedOn w:val="Carpredefinitoparagrafo"/>
    <w:uiPriority w:val="99"/>
    <w:semiHidden/>
    <w:rsid w:val="0069335F"/>
    <w:rPr>
      <w:color w:val="808080"/>
    </w:rPr>
  </w:style>
  <w:style w:type="paragraph" w:styleId="Revisione">
    <w:name w:val="Revision"/>
    <w:hidden/>
    <w:uiPriority w:val="99"/>
    <w:semiHidden/>
    <w:rsid w:val="0057417E"/>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788159">
      <w:bodyDiv w:val="1"/>
      <w:marLeft w:val="0"/>
      <w:marRight w:val="0"/>
      <w:marTop w:val="0"/>
      <w:marBottom w:val="0"/>
      <w:divBdr>
        <w:top w:val="none" w:sz="0" w:space="0" w:color="auto"/>
        <w:left w:val="none" w:sz="0" w:space="0" w:color="auto"/>
        <w:bottom w:val="none" w:sz="0" w:space="0" w:color="auto"/>
        <w:right w:val="none" w:sz="0" w:space="0" w:color="auto"/>
      </w:divBdr>
    </w:div>
    <w:div w:id="320668368">
      <w:bodyDiv w:val="1"/>
      <w:marLeft w:val="0"/>
      <w:marRight w:val="0"/>
      <w:marTop w:val="0"/>
      <w:marBottom w:val="0"/>
      <w:divBdr>
        <w:top w:val="none" w:sz="0" w:space="0" w:color="auto"/>
        <w:left w:val="none" w:sz="0" w:space="0" w:color="auto"/>
        <w:bottom w:val="none" w:sz="0" w:space="0" w:color="auto"/>
        <w:right w:val="none" w:sz="0" w:space="0" w:color="auto"/>
      </w:divBdr>
    </w:div>
    <w:div w:id="537548348">
      <w:bodyDiv w:val="1"/>
      <w:marLeft w:val="0"/>
      <w:marRight w:val="0"/>
      <w:marTop w:val="0"/>
      <w:marBottom w:val="0"/>
      <w:divBdr>
        <w:top w:val="none" w:sz="0" w:space="0" w:color="auto"/>
        <w:left w:val="none" w:sz="0" w:space="0" w:color="auto"/>
        <w:bottom w:val="none" w:sz="0" w:space="0" w:color="auto"/>
        <w:right w:val="none" w:sz="0" w:space="0" w:color="auto"/>
      </w:divBdr>
    </w:div>
    <w:div w:id="623466188">
      <w:bodyDiv w:val="1"/>
      <w:marLeft w:val="0"/>
      <w:marRight w:val="0"/>
      <w:marTop w:val="0"/>
      <w:marBottom w:val="0"/>
      <w:divBdr>
        <w:top w:val="none" w:sz="0" w:space="0" w:color="auto"/>
        <w:left w:val="none" w:sz="0" w:space="0" w:color="auto"/>
        <w:bottom w:val="none" w:sz="0" w:space="0" w:color="auto"/>
        <w:right w:val="none" w:sz="0" w:space="0" w:color="auto"/>
      </w:divBdr>
    </w:div>
    <w:div w:id="657224174">
      <w:bodyDiv w:val="1"/>
      <w:marLeft w:val="0"/>
      <w:marRight w:val="0"/>
      <w:marTop w:val="0"/>
      <w:marBottom w:val="0"/>
      <w:divBdr>
        <w:top w:val="none" w:sz="0" w:space="0" w:color="auto"/>
        <w:left w:val="none" w:sz="0" w:space="0" w:color="auto"/>
        <w:bottom w:val="none" w:sz="0" w:space="0" w:color="auto"/>
        <w:right w:val="none" w:sz="0" w:space="0" w:color="auto"/>
      </w:divBdr>
    </w:div>
    <w:div w:id="68737222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0483">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442614">
      <w:bodyDiv w:val="1"/>
      <w:marLeft w:val="0"/>
      <w:marRight w:val="0"/>
      <w:marTop w:val="0"/>
      <w:marBottom w:val="0"/>
      <w:divBdr>
        <w:top w:val="none" w:sz="0" w:space="0" w:color="auto"/>
        <w:left w:val="none" w:sz="0" w:space="0" w:color="auto"/>
        <w:bottom w:val="none" w:sz="0" w:space="0" w:color="auto"/>
        <w:right w:val="none" w:sz="0" w:space="0" w:color="auto"/>
      </w:divBdr>
    </w:div>
    <w:div w:id="1070300841">
      <w:bodyDiv w:val="1"/>
      <w:marLeft w:val="0"/>
      <w:marRight w:val="0"/>
      <w:marTop w:val="0"/>
      <w:marBottom w:val="0"/>
      <w:divBdr>
        <w:top w:val="none" w:sz="0" w:space="0" w:color="auto"/>
        <w:left w:val="none" w:sz="0" w:space="0" w:color="auto"/>
        <w:bottom w:val="none" w:sz="0" w:space="0" w:color="auto"/>
        <w:right w:val="none" w:sz="0" w:space="0" w:color="auto"/>
      </w:divBdr>
    </w:div>
    <w:div w:id="1342707394">
      <w:bodyDiv w:val="1"/>
      <w:marLeft w:val="0"/>
      <w:marRight w:val="0"/>
      <w:marTop w:val="0"/>
      <w:marBottom w:val="0"/>
      <w:divBdr>
        <w:top w:val="none" w:sz="0" w:space="0" w:color="auto"/>
        <w:left w:val="none" w:sz="0" w:space="0" w:color="auto"/>
        <w:bottom w:val="none" w:sz="0" w:space="0" w:color="auto"/>
        <w:right w:val="none" w:sz="0" w:space="0" w:color="auto"/>
      </w:divBdr>
      <w:divsChild>
        <w:div w:id="954865971">
          <w:marLeft w:val="0"/>
          <w:marRight w:val="0"/>
          <w:marTop w:val="0"/>
          <w:marBottom w:val="0"/>
          <w:divBdr>
            <w:top w:val="none" w:sz="0" w:space="0" w:color="auto"/>
            <w:left w:val="none" w:sz="0" w:space="0" w:color="auto"/>
            <w:bottom w:val="none" w:sz="0" w:space="0" w:color="auto"/>
            <w:right w:val="none" w:sz="0" w:space="0" w:color="auto"/>
          </w:divBdr>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903775">
      <w:bodyDiv w:val="1"/>
      <w:marLeft w:val="0"/>
      <w:marRight w:val="0"/>
      <w:marTop w:val="0"/>
      <w:marBottom w:val="0"/>
      <w:divBdr>
        <w:top w:val="none" w:sz="0" w:space="0" w:color="auto"/>
        <w:left w:val="none" w:sz="0" w:space="0" w:color="auto"/>
        <w:bottom w:val="none" w:sz="0" w:space="0" w:color="auto"/>
        <w:right w:val="none" w:sz="0" w:space="0" w:color="auto"/>
      </w:divBdr>
    </w:div>
    <w:div w:id="1942563809">
      <w:bodyDiv w:val="1"/>
      <w:marLeft w:val="0"/>
      <w:marRight w:val="0"/>
      <w:marTop w:val="0"/>
      <w:marBottom w:val="0"/>
      <w:divBdr>
        <w:top w:val="none" w:sz="0" w:space="0" w:color="auto"/>
        <w:left w:val="none" w:sz="0" w:space="0" w:color="auto"/>
        <w:bottom w:val="none" w:sz="0" w:space="0" w:color="auto"/>
        <w:right w:val="none" w:sz="0" w:space="0" w:color="auto"/>
      </w:divBdr>
    </w:div>
    <w:div w:id="1972661734">
      <w:bodyDiv w:val="1"/>
      <w:marLeft w:val="0"/>
      <w:marRight w:val="0"/>
      <w:marTop w:val="0"/>
      <w:marBottom w:val="0"/>
      <w:divBdr>
        <w:top w:val="none" w:sz="0" w:space="0" w:color="auto"/>
        <w:left w:val="none" w:sz="0" w:space="0" w:color="auto"/>
        <w:bottom w:val="none" w:sz="0" w:space="0" w:color="auto"/>
        <w:right w:val="none" w:sz="0" w:space="0" w:color="auto"/>
      </w:divBdr>
    </w:div>
    <w:div w:id="2029988956">
      <w:bodyDiv w:val="1"/>
      <w:marLeft w:val="0"/>
      <w:marRight w:val="0"/>
      <w:marTop w:val="0"/>
      <w:marBottom w:val="0"/>
      <w:divBdr>
        <w:top w:val="none" w:sz="0" w:space="0" w:color="auto"/>
        <w:left w:val="none" w:sz="0" w:space="0" w:color="auto"/>
        <w:bottom w:val="none" w:sz="0" w:space="0" w:color="auto"/>
        <w:right w:val="none" w:sz="0" w:space="0" w:color="auto"/>
      </w:divBdr>
      <w:divsChild>
        <w:div w:id="305400043">
          <w:marLeft w:val="0"/>
          <w:marRight w:val="0"/>
          <w:marTop w:val="0"/>
          <w:marBottom w:val="120"/>
          <w:divBdr>
            <w:top w:val="none" w:sz="0" w:space="0" w:color="auto"/>
            <w:left w:val="none" w:sz="0" w:space="0" w:color="auto"/>
            <w:bottom w:val="none" w:sz="0" w:space="0" w:color="auto"/>
            <w:right w:val="none" w:sz="0" w:space="0" w:color="auto"/>
          </w:divBdr>
          <w:divsChild>
            <w:div w:id="1711026180">
              <w:marLeft w:val="0"/>
              <w:marRight w:val="0"/>
              <w:marTop w:val="0"/>
              <w:marBottom w:val="0"/>
              <w:divBdr>
                <w:top w:val="none" w:sz="0" w:space="0" w:color="auto"/>
                <w:left w:val="none" w:sz="0" w:space="0" w:color="auto"/>
                <w:bottom w:val="none" w:sz="0" w:space="0" w:color="auto"/>
                <w:right w:val="none" w:sz="0" w:space="0" w:color="auto"/>
              </w:divBdr>
            </w:div>
          </w:divsChild>
        </w:div>
        <w:div w:id="462619588">
          <w:marLeft w:val="0"/>
          <w:marRight w:val="0"/>
          <w:marTop w:val="0"/>
          <w:marBottom w:val="120"/>
          <w:divBdr>
            <w:top w:val="none" w:sz="0" w:space="0" w:color="auto"/>
            <w:left w:val="none" w:sz="0" w:space="0" w:color="auto"/>
            <w:bottom w:val="none" w:sz="0" w:space="0" w:color="auto"/>
            <w:right w:val="none" w:sz="0" w:space="0" w:color="auto"/>
          </w:divBdr>
          <w:divsChild>
            <w:div w:id="75629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emf"/><Relationship Id="rId34" Type="http://schemas.openxmlformats.org/officeDocument/2006/relationships/image" Target="media/image17.emf"/><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png"/><Relationship Id="rId33" Type="http://schemas.openxmlformats.org/officeDocument/2006/relationships/image" Target="media/image14.emf"/><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emf"/><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4.wmf"/><Relationship Id="rId36" Type="http://schemas.openxmlformats.org/officeDocument/2006/relationships/image" Target="media/image19.emf"/><Relationship Id="rId10" Type="http://schemas.openxmlformats.org/officeDocument/2006/relationships/endnotes" Target="endnotes.xml"/><Relationship Id="rId19" Type="http://schemas.openxmlformats.org/officeDocument/2006/relationships/image" Target="media/image9.wmf"/><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30" Type="http://schemas.openxmlformats.org/officeDocument/2006/relationships/image" Target="media/image16.emf"/><Relationship Id="rId35" Type="http://schemas.openxmlformats.org/officeDocument/2006/relationships/image" Target="media/image18.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6BA59BD86A9CDC4A9332311CFA9591E3" ma:contentTypeVersion="9" ma:contentTypeDescription="Creare un nuovo documento." ma:contentTypeScope="" ma:versionID="b04afb461531c2512d48860bb2f1bb4b">
  <xsd:schema xmlns:xsd="http://www.w3.org/2001/XMLSchema" xmlns:xs="http://www.w3.org/2001/XMLSchema" xmlns:p="http://schemas.microsoft.com/office/2006/metadata/properties" xmlns:ns2="41a14796-5b30-41d5-aaa3-9c58b71785a3" targetNamespace="http://schemas.microsoft.com/office/2006/metadata/properties" ma:root="true" ma:fieldsID="a94aca7793ace8fc317d52bb86ea1594" ns2:_="">
    <xsd:import namespace="41a14796-5b30-41d5-aaa3-9c58b71785a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a14796-5b30-41d5-aaa3-9c58b71785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LengthInSeconds" ma:index="16"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300E859-2253-4D29-95DD-A80EFA8562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1483C3F-18B4-40D2-BFA5-DCF057B054E9}">
  <ds:schemaRefs>
    <ds:schemaRef ds:uri="http://schemas.openxmlformats.org/officeDocument/2006/bibliography"/>
  </ds:schemaRefs>
</ds:datastoreItem>
</file>

<file path=customXml/itemProps3.xml><?xml version="1.0" encoding="utf-8"?>
<ds:datastoreItem xmlns:ds="http://schemas.openxmlformats.org/officeDocument/2006/customXml" ds:itemID="{70CA900F-6751-44F0-96DB-29103BB58CCD}">
  <ds:schemaRefs>
    <ds:schemaRef ds:uri="http://schemas.microsoft.com/sharepoint/v3/contenttype/forms"/>
  </ds:schemaRefs>
</ds:datastoreItem>
</file>

<file path=customXml/itemProps4.xml><?xml version="1.0" encoding="utf-8"?>
<ds:datastoreItem xmlns:ds="http://schemas.openxmlformats.org/officeDocument/2006/customXml" ds:itemID="{27E982F4-D2A6-445A-86A6-9A8AD533DE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a14796-5b30-41d5-aaa3-9c58b71785a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44</TotalTime>
  <Pages>6</Pages>
  <Words>6382</Words>
  <Characters>36382</Characters>
  <Application>Microsoft Office Word</Application>
  <DocSecurity>0</DocSecurity>
  <Lines>303</Lines>
  <Paragraphs>8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2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cp:lastModifiedBy>DANIELE MARRA</cp:lastModifiedBy>
  <cp:revision>9</cp:revision>
  <cp:lastPrinted>2015-05-12T18:31:00Z</cp:lastPrinted>
  <dcterms:created xsi:type="dcterms:W3CDTF">2022-02-10T03:17:00Z</dcterms:created>
  <dcterms:modified xsi:type="dcterms:W3CDTF">2022-03-31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ContentTypeId">
    <vt:lpwstr>0x0101006BA59BD86A9CDC4A9332311CFA9591E3</vt:lpwstr>
  </property>
</Properties>
</file>